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proofErr w:type="spellStart"/>
      <w:r w:rsidRPr="000A6F01">
        <w:rPr>
          <w:lang w:val="en-GB"/>
        </w:rPr>
        <w:t>Gdańsk</w:t>
      </w:r>
      <w:proofErr w:type="spellEnd"/>
      <w:r w:rsidRPr="000A6F01">
        <w:rPr>
          <w:lang w:val="en-GB"/>
        </w:rPr>
        <w:t>,</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45A29"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145A29"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145A29"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145A29"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145A29"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45A29"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 xml:space="preserve">The </w:t>
            </w:r>
            <w:proofErr w:type="spellStart"/>
            <w:r w:rsidRPr="000A6F01">
              <w:rPr>
                <w:lang w:val="en-GB"/>
              </w:rPr>
              <w:t>aristocratization</w:t>
            </w:r>
            <w:proofErr w:type="spellEnd"/>
            <w:r w:rsidRPr="000A6F01">
              <w:rPr>
                <w:lang w:val="en-GB"/>
              </w:rPr>
              <w:t xml:space="preserve"> of education through the limitation of scholarships for poorer students and an increased emphasis on the socializing role of education.</w:t>
            </w:r>
          </w:p>
        </w:tc>
      </w:tr>
      <w:tr w:rsidR="001963E3" w:rsidRPr="00145A29"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 xml:space="preserve">A heightened demand for education in new disciplines, </w:t>
            </w:r>
            <w:proofErr w:type="spellStart"/>
            <w:r w:rsidRPr="000A6F01">
              <w:rPr>
                <w:lang w:val="en-GB"/>
              </w:rPr>
              <w:t>fueled</w:t>
            </w:r>
            <w:proofErr w:type="spellEnd"/>
            <w:r w:rsidRPr="000A6F01">
              <w:rPr>
                <w:lang w:val="en-GB"/>
              </w:rPr>
              <w:t xml:space="preserve"> by technological advancements and changes in state organization. This period also saw the deconfessionalization of universities and their increased subordination to state authorities.</w:t>
            </w:r>
          </w:p>
        </w:tc>
      </w:tr>
      <w:tr w:rsidR="001963E3" w:rsidRPr="00145A29"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145A29"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 xml:space="preserve">Lehr- und </w:t>
            </w:r>
            <w:proofErr w:type="spellStart"/>
            <w:r w:rsidRPr="000A6F01">
              <w:rPr>
                <w:i/>
                <w:iCs/>
                <w:lang w:val="en-GB"/>
              </w:rPr>
              <w:t>Lernfreiheit</w:t>
            </w:r>
            <w:proofErr w:type="spellEnd"/>
            <w:r w:rsidRPr="000A6F01">
              <w:rPr>
                <w:lang w:val="en-GB"/>
              </w:rPr>
              <w:t>.</w:t>
            </w:r>
          </w:p>
        </w:tc>
      </w:tr>
      <w:tr w:rsidR="001963E3" w:rsidRPr="00145A29"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145A29"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145A29"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w:t>
      </w:r>
      <w:proofErr w:type="spellStart"/>
      <w:r w:rsidR="00F71C18" w:rsidRPr="000A6F01">
        <w:rPr>
          <w:lang w:val="en-GB"/>
        </w:rPr>
        <w:t>MacKoy</w:t>
      </w:r>
      <w:proofErr w:type="spellEnd"/>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w:t>
      </w:r>
      <w:proofErr w:type="spellStart"/>
      <w:r w:rsidRPr="000A6F01">
        <w:rPr>
          <w:lang w:val="en-GB"/>
        </w:rPr>
        <w:t>MacKoy</w:t>
      </w:r>
      <w:proofErr w:type="spellEnd"/>
      <w:r w:rsidRPr="000A6F01">
        <w:rPr>
          <w:lang w:val="en-GB"/>
        </w:rPr>
        <w:t xml:space="preserve">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145A29"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145A29"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145A29"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145A29"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145A29"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145A29"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145A29"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145A29"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proofErr w:type="spellStart"/>
            <w:r w:rsidRPr="000A6F01">
              <w:rPr>
                <w:lang w:val="en-GB"/>
              </w:rPr>
              <w:t>Rhenman</w:t>
            </w:r>
            <w:proofErr w:type="spellEnd"/>
            <w:r w:rsidRPr="000A6F01">
              <w:rPr>
                <w:lang w:val="en-GB"/>
              </w:rPr>
              <w:t xml:space="preserve">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proofErr w:type="spellStart"/>
            <w:r w:rsidRPr="000A6F01">
              <w:rPr>
                <w:i/>
                <w:iCs/>
                <w:lang w:val="en-GB"/>
              </w:rPr>
              <w:t>Interessent</w:t>
            </w:r>
            <w:proofErr w:type="spellEnd"/>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145A29"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145A29"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145A29"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145A29"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145A29"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proofErr w:type="spellStart"/>
            <w:r w:rsidR="007A1FA6" w:rsidRPr="000A6F01">
              <w:rPr>
                <w:lang w:val="en-GB"/>
              </w:rPr>
              <w:t>and</w:t>
            </w:r>
            <w:r w:rsidRPr="000A6F01">
              <w:rPr>
                <w:lang w:val="en-GB"/>
              </w:rPr>
              <w:t>Backhoff</w:t>
            </w:r>
            <w:proofErr w:type="spellEnd"/>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145A29"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145A29"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145A29"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145A29"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145A29"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145A29"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145A29"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145A29"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proofErr w:type="spellStart"/>
            <w:r w:rsidRPr="000A6F01">
              <w:rPr>
                <w:lang w:val="en-GB"/>
              </w:rPr>
              <w:t>Starik</w:t>
            </w:r>
            <w:proofErr w:type="spellEnd"/>
            <w:r w:rsidRPr="000A6F01">
              <w:rPr>
                <w:lang w:val="en-GB"/>
              </w:rPr>
              <w:t xml:space="preserve">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145A29"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145A29"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145A29"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145A29"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145A29"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145A29"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145A29"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145A29"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proofErr w:type="spellStart"/>
            <w:r w:rsidRPr="000A6F01">
              <w:rPr>
                <w:lang w:val="en-GB"/>
              </w:rPr>
              <w:t>Heugens</w:t>
            </w:r>
            <w:proofErr w:type="spellEnd"/>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145A29"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145A29"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145A29"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145A29"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145A29"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145A29"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145A29"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proofErr w:type="spellStart"/>
            <w:r w:rsidRPr="000A6F01">
              <w:rPr>
                <w:lang w:val="en-GB"/>
              </w:rPr>
              <w:t>Fassin</w:t>
            </w:r>
            <w:proofErr w:type="spellEnd"/>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145A29"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145A29"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w:t>
      </w:r>
      <w:proofErr w:type="spellStart"/>
      <w:r w:rsidRPr="000A6F01">
        <w:rPr>
          <w:lang w:val="en-GB"/>
        </w:rPr>
        <w:t>Starik</w:t>
      </w:r>
      <w:proofErr w:type="spellEnd"/>
      <w:r w:rsidRPr="000A6F01">
        <w:rPr>
          <w:lang w:val="en-GB"/>
        </w:rPr>
        <w:t xml:space="preserve">).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145A29"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145A29"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145A29"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145A29"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145A29"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145A29"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w:t>
      </w:r>
      <w:proofErr w:type="spellStart"/>
      <w:r w:rsidRPr="000A6F01">
        <w:rPr>
          <w:lang w:val="en-GB"/>
        </w:rPr>
        <w:t>Zakhem</w:t>
      </w:r>
      <w:proofErr w:type="spellEnd"/>
      <w:r w:rsidRPr="000A6F01">
        <w:rPr>
          <w:lang w:val="en-GB"/>
        </w:rPr>
        <w:t xml:space="preserve">,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w:t>
      </w:r>
      <w:proofErr w:type="spellStart"/>
      <w:r w:rsidR="00017DF2" w:rsidRPr="000A6F01">
        <w:rPr>
          <w:lang w:val="en-GB"/>
        </w:rPr>
        <w:t>Zakhem</w:t>
      </w:r>
      <w:proofErr w:type="spellEnd"/>
      <w:r w:rsidR="00017DF2" w:rsidRPr="000A6F01">
        <w:rPr>
          <w:lang w:val="en-GB"/>
        </w:rPr>
        <w:t>,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proofErr w:type="spellStart"/>
      <w:r w:rsidR="00F7033B" w:rsidRPr="00F7033B">
        <w:t>possesses</w:t>
      </w:r>
      <w:proofErr w:type="spellEnd"/>
      <w:r w:rsidR="00F7033B" w:rsidRPr="00F7033B">
        <w:t xml:space="preserve">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 xml:space="preserve">possesses none of the three attributes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4C8D8431"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w:t>
      </w:r>
      <w:r w:rsidR="009051E6" w:rsidRPr="009051E6">
        <w:rPr>
          <w:lang w:val="en-GB"/>
        </w:rPr>
        <w:t>, which allow certain groups to be classified by classes or types, it is worth analysing which specific groups are identified in the academic literature as stakeholders in HEIs</w:t>
      </w:r>
      <w:r w:rsidRPr="000A6F01">
        <w:rPr>
          <w:lang w:val="en-GB"/>
        </w:rPr>
        <w:t xml:space="preserve">. A particularly relevant reference in this context is the study by R. Quezada (2011), who, based on selected classical (1984–2001) and extended (2002–2006) stakeholder typologies, </w:t>
      </w:r>
      <w:r w:rsidR="009051E6" w:rsidRPr="009051E6">
        <w:rPr>
          <w:lang w:val="en-GB"/>
        </w:rPr>
        <w:t xml:space="preserve">developed a list that </w:t>
      </w:r>
      <w:r w:rsidR="009051E6" w:rsidRPr="009051E6">
        <w:rPr>
          <w:lang w:val="en-GB"/>
        </w:rPr>
        <w:lastRenderedPageBreak/>
        <w:t>was later used in research to identify specific stakeholder groups in selected Spanish universities</w:t>
      </w:r>
      <w:r w:rsidRPr="000A6F01">
        <w:rPr>
          <w:lang w:val="en-GB"/>
        </w:rPr>
        <w:t xml:space="preserve">. </w:t>
      </w:r>
      <w:proofErr w:type="spellStart"/>
      <w:r w:rsidR="009051E6" w:rsidRPr="009051E6">
        <w:t>This</w:t>
      </w:r>
      <w:proofErr w:type="spellEnd"/>
      <w:r w:rsidR="009051E6" w:rsidRPr="009051E6">
        <w:t xml:space="preserve"> list </w:t>
      </w:r>
      <w:proofErr w:type="spellStart"/>
      <w:r w:rsidR="009051E6" w:rsidRPr="009051E6">
        <w:t>comprises</w:t>
      </w:r>
      <w:proofErr w:type="spellEnd"/>
      <w:r w:rsidR="009051E6" w:rsidRPr="009051E6">
        <w:t xml:space="preserve"> the </w:t>
      </w:r>
      <w:proofErr w:type="spellStart"/>
      <w:r w:rsidR="009051E6" w:rsidRPr="009051E6">
        <w:t>following</w:t>
      </w:r>
      <w:proofErr w:type="spellEnd"/>
      <w:r w:rsidR="009051E6" w:rsidRPr="009051E6">
        <w:t xml:space="preserve"> </w:t>
      </w:r>
      <w:proofErr w:type="spellStart"/>
      <w:r w:rsidR="009051E6" w:rsidRPr="009051E6">
        <w:t>groups</w:t>
      </w:r>
      <w:proofErr w:type="spellEnd"/>
      <w:r w:rsidRPr="000A6F01">
        <w:rPr>
          <w:lang w:val="en-GB"/>
        </w:rPr>
        <w:t>:</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006270E"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430CB49C" w:rsidR="000F56FF" w:rsidRPr="000A6F01" w:rsidRDefault="000F56FF">
      <w:pPr>
        <w:numPr>
          <w:ilvl w:val="0"/>
          <w:numId w:val="8"/>
        </w:numPr>
        <w:spacing w:line="240" w:lineRule="auto"/>
        <w:ind w:left="714" w:hanging="357"/>
        <w:rPr>
          <w:lang w:val="en-GB"/>
        </w:rPr>
      </w:pPr>
      <w:r w:rsidRPr="000A6F01">
        <w:rPr>
          <w:lang w:val="en-GB"/>
        </w:rPr>
        <w:t>Non-profit organi</w:t>
      </w:r>
      <w:r w:rsidR="009051E6">
        <w:rPr>
          <w:lang w:val="en-GB"/>
        </w:rPr>
        <w:t>s</w:t>
      </w:r>
      <w:r w:rsidRPr="000A6F01">
        <w:rPr>
          <w:lang w:val="en-GB"/>
        </w:rPr>
        <w:t>ations</w:t>
      </w:r>
    </w:p>
    <w:p w14:paraId="05993890" w14:textId="2BA2E3AA" w:rsidR="000F56FF" w:rsidRPr="000A6F01" w:rsidRDefault="000F56FF">
      <w:pPr>
        <w:numPr>
          <w:ilvl w:val="0"/>
          <w:numId w:val="8"/>
        </w:numPr>
        <w:spacing w:line="240" w:lineRule="auto"/>
        <w:ind w:left="714" w:hanging="357"/>
        <w:rPr>
          <w:lang w:val="en-GB"/>
        </w:rPr>
      </w:pPr>
      <w:r w:rsidRPr="000A6F01">
        <w:rPr>
          <w:lang w:val="en-GB"/>
        </w:rPr>
        <w:t>Non-governmental organi</w:t>
      </w:r>
      <w:r w:rsidR="009051E6">
        <w:rPr>
          <w:lang w:val="en-GB"/>
        </w:rPr>
        <w:t>s</w:t>
      </w:r>
      <w:r w:rsidRPr="000A6F01">
        <w:rPr>
          <w:lang w:val="en-GB"/>
        </w:rPr>
        <w:t>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0DF5A37F" w:rsidR="000F56FF" w:rsidRPr="000A6F01" w:rsidRDefault="000F56FF" w:rsidP="000F56FF">
      <w:pPr>
        <w:rPr>
          <w:lang w:val="en-GB"/>
        </w:rPr>
      </w:pPr>
      <w:r w:rsidRPr="000A6F01">
        <w:rPr>
          <w:lang w:val="en-GB"/>
        </w:rPr>
        <w:t xml:space="preserve">Based on a broader literature review, </w:t>
      </w:r>
      <w:r w:rsidR="009051E6" w:rsidRPr="009051E6">
        <w:rPr>
          <w:lang w:val="en-GB"/>
        </w:rPr>
        <w:t>the literature indicates that although this list is relatively extensive, it is far from encompassing all potential stakeholders of HEIs.</w:t>
      </w:r>
      <w:r w:rsidRPr="000A6F01">
        <w:rPr>
          <w:lang w:val="en-GB"/>
        </w:rPr>
        <w:t xml:space="preserve"> </w:t>
      </w:r>
      <w:r w:rsidR="009051E6" w:rsidRPr="009051E6">
        <w:rPr>
          <w:lang w:val="en-GB"/>
        </w:rPr>
        <w:t>It is also evident that the list does not reflect the specific characteristics of universities, despite having been used in research conducted within this type of institution</w:t>
      </w:r>
      <w:r w:rsidRPr="000A6F01">
        <w:rPr>
          <w:lang w:val="en-GB"/>
        </w:rPr>
        <w:t xml:space="preserve">. </w:t>
      </w:r>
      <w:r w:rsidR="009051E6" w:rsidRPr="009051E6">
        <w:rPr>
          <w:lang w:val="en-GB"/>
        </w:rPr>
        <w:t>The category ‘Clients, consumers, or users’ draws particular attention, as in the context of a university it is not entirely clear which specific groups it encompasses</w:t>
      </w:r>
      <w:r w:rsidRPr="000A6F01">
        <w:rPr>
          <w:lang w:val="en-GB"/>
        </w:rPr>
        <w:t xml:space="preserve">. </w:t>
      </w:r>
      <w:r w:rsidR="009051E6" w:rsidRPr="009051E6">
        <w:rPr>
          <w:lang w:val="en-GB"/>
        </w:rPr>
        <w:t>Many studies also propose various forms of stakeholder group categorisation for higher education institutions</w:t>
      </w:r>
      <w:r w:rsidRPr="000A6F01">
        <w:rPr>
          <w:lang w:val="en-GB"/>
        </w:rPr>
        <w:t xml:space="preserv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w:t>
      </w:r>
      <w:r w:rsidR="009051E6" w:rsidRPr="009051E6">
        <w:rPr>
          <w:lang w:val="en-GB"/>
        </w:rPr>
        <w:t>presents an example of a set of stakeholder groups together with their associated stakeholder categories</w:t>
      </w:r>
      <w:r w:rsidR="00EB7BB5" w:rsidRPr="000A6F01">
        <w:rPr>
          <w:lang w:val="en-GB"/>
        </w:rPr>
        <w:t xml:space="preserve">. </w:t>
      </w:r>
      <w:r w:rsidR="009051E6" w:rsidRPr="009051E6">
        <w:rPr>
          <w:lang w:val="en-GB"/>
        </w:rPr>
        <w:t xml:space="preserve">This is </w:t>
      </w:r>
      <w:r w:rsidR="009051E6" w:rsidRPr="009051E6">
        <w:rPr>
          <w:lang w:val="en-GB"/>
        </w:rPr>
        <w:lastRenderedPageBreak/>
        <w:t>a much more comprehensive list, derived from the literature, which takes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145A29"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435131A4" w:rsidR="00EB7BB5" w:rsidRPr="000A6F01" w:rsidRDefault="00EB7BB5" w:rsidP="00B903CD">
            <w:pPr>
              <w:pStyle w:val="TekstTabeli"/>
              <w:rPr>
                <w:lang w:val="en-GB"/>
              </w:rPr>
            </w:pPr>
            <w:r w:rsidRPr="009051E6">
              <w:rPr>
                <w:i/>
                <w:iCs/>
                <w:lang w:val="en-GB"/>
              </w:rPr>
              <w:t>Clients</w:t>
            </w:r>
            <w:r w:rsidRPr="000A6F01">
              <w:rPr>
                <w:lang w:val="en-GB"/>
              </w:rPr>
              <w:t xml:space="preserve">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145A29"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55C0A479" w:rsidR="006412FB" w:rsidRPr="000A6F01" w:rsidRDefault="006412FB" w:rsidP="00B903CD">
            <w:pPr>
              <w:pStyle w:val="TekstTabeli"/>
              <w:rPr>
                <w:lang w:val="en-GB"/>
              </w:rPr>
            </w:pPr>
            <w:r w:rsidRPr="000A6F01">
              <w:rPr>
                <w:lang w:val="en-GB"/>
              </w:rPr>
              <w:t>Social security organi</w:t>
            </w:r>
            <w:r w:rsidR="007E18E0">
              <w:rPr>
                <w:lang w:val="en-GB"/>
              </w:rPr>
              <w:t>s</w:t>
            </w:r>
            <w:r w:rsidRPr="000A6F01">
              <w:rPr>
                <w:lang w:val="en-GB"/>
              </w:rPr>
              <w:t>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145A29"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48DD643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145A29"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3B96EBE0"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145A29"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4F86806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7B1F92F4" w:rsidR="006412FB" w:rsidRPr="000A6F01" w:rsidRDefault="006412FB" w:rsidP="00B903CD">
            <w:pPr>
              <w:pStyle w:val="TekstTabeli"/>
              <w:rPr>
                <w:lang w:val="en-GB"/>
              </w:rPr>
            </w:pPr>
            <w:r w:rsidRPr="000A6F01">
              <w:rPr>
                <w:lang w:val="en-GB"/>
              </w:rPr>
              <w:t>Company training programs (or</w:t>
            </w:r>
            <w:r w:rsidR="007E18E0">
              <w:rPr>
                <w:lang w:val="en-GB"/>
              </w:rPr>
              <w:t> </w:t>
            </w:r>
            <w:r w:rsidRPr="000A6F01">
              <w:rPr>
                <w:lang w:val="en-GB"/>
              </w:rPr>
              <w:t>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145A29"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145A29"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71242E9D"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145A29"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145A29"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26158014"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145A29"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72A2E1A7" w:rsidR="006412FB" w:rsidRPr="000A6F01" w:rsidRDefault="009051E6" w:rsidP="00B903CD">
            <w:pPr>
              <w:pStyle w:val="TekstTabeli"/>
              <w:rPr>
                <w:lang w:val="en-GB"/>
              </w:rPr>
            </w:pPr>
            <w:r w:rsidRPr="009051E6">
              <w:rPr>
                <w:i/>
                <w:iCs/>
                <w:lang w:val="en-GB"/>
              </w:rPr>
              <w:t>Clients</w:t>
            </w:r>
            <w:r w:rsidRPr="000A6F01">
              <w:rPr>
                <w:lang w:val="en-GB"/>
              </w:rPr>
              <w:t xml:space="preserve">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145A29"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1EF16CCE" w:rsidR="006412FB" w:rsidRPr="000A6F01" w:rsidRDefault="006412FB" w:rsidP="00B903CD">
            <w:pPr>
              <w:pStyle w:val="TekstTabeli"/>
              <w:rPr>
                <w:lang w:val="en-GB"/>
              </w:rPr>
            </w:pPr>
            <w:r w:rsidRPr="000A6F01">
              <w:rPr>
                <w:lang w:val="en-GB"/>
              </w:rPr>
              <w:t>Collaborations</w:t>
            </w:r>
            <w:r w:rsidR="009051E6">
              <w:rPr>
                <w:lang w:val="en-GB"/>
              </w:rPr>
              <w:t>;</w:t>
            </w:r>
            <w:r w:rsidRPr="000A6F01">
              <w:rPr>
                <w:lang w:val="en-GB"/>
              </w:rPr>
              <w:t xml:space="preserve"> </w:t>
            </w:r>
            <w:r w:rsidR="009051E6" w:rsidRPr="009051E6">
              <w:rPr>
                <w:i/>
                <w:iCs/>
                <w:lang w:val="en-GB"/>
              </w:rPr>
              <w:t>Clients</w:t>
            </w:r>
            <w:r w:rsidR="009051E6" w:rsidRPr="000A6F01">
              <w:rPr>
                <w:lang w:val="en-GB"/>
              </w:rPr>
              <w:t xml:space="preserve">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145A29"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73B1D70E" w:rsidR="006412FB" w:rsidRPr="000A6F01" w:rsidRDefault="006412FB" w:rsidP="00B903CD">
            <w:pPr>
              <w:pStyle w:val="TekstTabeli"/>
              <w:rPr>
                <w:lang w:val="en-GB"/>
              </w:rPr>
            </w:pPr>
            <w:r w:rsidRPr="000A6F01">
              <w:rPr>
                <w:lang w:val="en-GB"/>
              </w:rPr>
              <w:t xml:space="preserve">Knowledge providers; </w:t>
            </w:r>
            <w:r w:rsidR="009051E6" w:rsidRPr="009051E6">
              <w:rPr>
                <w:i/>
                <w:iCs/>
                <w:lang w:val="en-GB"/>
              </w:rPr>
              <w:t>Clients</w:t>
            </w:r>
            <w:r w:rsidR="009051E6" w:rsidRPr="000A6F01">
              <w:rPr>
                <w:lang w:val="en-GB"/>
              </w:rPr>
              <w:t xml:space="preserve">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145A29"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145A29"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2738FAAC" w:rsidR="00EB7BB5" w:rsidRPr="000A6F01" w:rsidRDefault="007E18E0" w:rsidP="000F56FF">
      <w:pPr>
        <w:rPr>
          <w:lang w:val="en-GB"/>
        </w:rPr>
      </w:pPr>
      <w:r w:rsidRPr="007E18E0">
        <w:rPr>
          <w:lang w:val="en-GB"/>
        </w:rPr>
        <w:lastRenderedPageBreak/>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A6F01">
        <w:rPr>
          <w:lang w:val="en-GB"/>
        </w:rPr>
        <w:t xml:space="preserve">. </w:t>
      </w:r>
      <w:r w:rsidRPr="007E18E0">
        <w:rPr>
          <w:lang w:val="en-GB"/>
        </w:rPr>
        <w:t>In the next step of the analysis, it is necessary to assess the importance of these groups</w:t>
      </w:r>
      <w:r w:rsidR="00C51333" w:rsidRPr="000A6F01">
        <w:rPr>
          <w:lang w:val="en-GB"/>
        </w:rPr>
        <w:t xml:space="preserve">. </w:t>
      </w:r>
      <w:r w:rsidRPr="007E18E0">
        <w:rPr>
          <w:lang w:val="en-GB"/>
        </w:rPr>
        <w:t>The literature on the management of HEIs contains extensive research concerning different stakeholders</w:t>
      </w:r>
      <w:r w:rsidR="00C51333" w:rsidRPr="000A6F01">
        <w:rPr>
          <w:lang w:val="en-GB"/>
        </w:rPr>
        <w:t xml:space="preserve">. </w:t>
      </w:r>
      <w:r w:rsidRPr="007E18E0">
        <w:rPr>
          <w:lang w:val="en-GB"/>
        </w:rPr>
        <w:t>However, students and academic staff are generally regarded as the most important stakeholders</w:t>
      </w:r>
      <w:r w:rsidR="00C51333" w:rsidRPr="000A6F01">
        <w:rPr>
          <w:lang w:val="en-GB"/>
        </w:rPr>
        <w:t xml:space="preserve">. </w:t>
      </w:r>
      <w:r w:rsidRPr="007E18E0">
        <w:rPr>
          <w:lang w:val="en-GB"/>
        </w:rPr>
        <w:t>An analysis of how frequently different stakeholder groups are studied in the context of university management has been presented in the work of one of the authors, and the results are shown in</w:t>
      </w:r>
      <w:r w:rsidR="001B79D9" w:rsidRPr="000A6F01">
        <w:rPr>
          <w:lang w:val="en-GB"/>
        </w:rPr>
        <w:t xml:space="preserv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1159E530" w:rsidR="001B79D9" w:rsidRPr="007E18E0"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w:t>
      </w:r>
      <w:r w:rsidR="007E18E0" w:rsidRPr="007E18E0">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145A29" w14:paraId="03E16EA6" w14:textId="77777777" w:rsidTr="007E18E0">
        <w:trPr>
          <w:cantSplit/>
          <w:tblHeader/>
        </w:trPr>
        <w:tc>
          <w:tcPr>
            <w:tcW w:w="5669"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145A29" w14:paraId="48B1551D" w14:textId="77777777" w:rsidTr="007E18E0">
        <w:trPr>
          <w:cantSplit/>
        </w:trPr>
        <w:tc>
          <w:tcPr>
            <w:tcW w:w="5669"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145A29" w14:paraId="03D8F82E" w14:textId="77777777" w:rsidTr="007E18E0">
        <w:trPr>
          <w:cantSplit/>
        </w:trPr>
        <w:tc>
          <w:tcPr>
            <w:tcW w:w="5669"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145A29" w14:paraId="7B0F161C" w14:textId="77777777" w:rsidTr="007E18E0">
        <w:trPr>
          <w:cantSplit/>
        </w:trPr>
        <w:tc>
          <w:tcPr>
            <w:tcW w:w="5669"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145A29" w14:paraId="2FE97505" w14:textId="77777777" w:rsidTr="007E18E0">
        <w:trPr>
          <w:cantSplit/>
        </w:trPr>
        <w:tc>
          <w:tcPr>
            <w:tcW w:w="5669"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145A29" w14:paraId="1734DD90" w14:textId="77777777" w:rsidTr="007E18E0">
        <w:trPr>
          <w:cantSplit/>
        </w:trPr>
        <w:tc>
          <w:tcPr>
            <w:tcW w:w="5669"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145A29" w14:paraId="1B12CE57" w14:textId="77777777" w:rsidTr="007E18E0">
        <w:trPr>
          <w:cantSplit/>
        </w:trPr>
        <w:tc>
          <w:tcPr>
            <w:tcW w:w="5669" w:type="dxa"/>
          </w:tcPr>
          <w:p w14:paraId="6224944F" w14:textId="41B8D7B6" w:rsidR="001B79D9" w:rsidRPr="000A6F01" w:rsidRDefault="001B79D9" w:rsidP="001B79D9">
            <w:pPr>
              <w:pStyle w:val="TekstTabeli"/>
              <w:rPr>
                <w:lang w:val="en-GB"/>
              </w:rPr>
            </w:pPr>
            <w:r w:rsidRPr="000A6F01">
              <w:rPr>
                <w:lang w:val="en-GB"/>
              </w:rPr>
              <w:t>Employers / Entrepreneurs</w:t>
            </w:r>
            <w:r w:rsidR="007E18E0">
              <w:rPr>
                <w:lang w:val="en-GB"/>
              </w:rPr>
              <w:t xml:space="preserve"> </w:t>
            </w:r>
            <w:r w:rsidRPr="000A6F01">
              <w:rPr>
                <w:lang w:val="en-GB"/>
              </w:rPr>
              <w:t>/</w:t>
            </w:r>
            <w:r w:rsidR="007E18E0">
              <w:rPr>
                <w:lang w:val="en-GB"/>
              </w:rPr>
              <w:t xml:space="preserve"> </w:t>
            </w:r>
            <w:r w:rsidRPr="000A6F01">
              <w:rPr>
                <w:lang w:val="en-GB"/>
              </w:rPr>
              <w:t>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145A29" w14:paraId="119CA09E" w14:textId="77777777" w:rsidTr="007E18E0">
        <w:trPr>
          <w:cantSplit/>
        </w:trPr>
        <w:tc>
          <w:tcPr>
            <w:tcW w:w="5669"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145A29" w14:paraId="467C73F6" w14:textId="77777777" w:rsidTr="007E18E0">
        <w:trPr>
          <w:cantSplit/>
        </w:trPr>
        <w:tc>
          <w:tcPr>
            <w:tcW w:w="5669"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145A29" w14:paraId="5197CC75" w14:textId="77777777" w:rsidTr="007E18E0">
        <w:trPr>
          <w:cantSplit/>
        </w:trPr>
        <w:tc>
          <w:tcPr>
            <w:tcW w:w="5669"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7E18E0">
        <w:trPr>
          <w:cantSplit/>
        </w:trPr>
        <w:tc>
          <w:tcPr>
            <w:tcW w:w="5669"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7E18E0">
        <w:trPr>
          <w:cantSplit/>
        </w:trPr>
        <w:tc>
          <w:tcPr>
            <w:tcW w:w="5669"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3A321F49" w:rsidR="00C51333" w:rsidRPr="000A6F01" w:rsidRDefault="007E18E0" w:rsidP="000F56FF">
      <w:pPr>
        <w:rPr>
          <w:lang w:val="en-GB"/>
        </w:rPr>
      </w:pPr>
      <w:r w:rsidRPr="007E18E0">
        <w:rPr>
          <w:lang w:val="en-GB"/>
        </w:rPr>
        <w:t>Since each identified stakeholder group may exhibit different characteristics in its relationship with the university, it is valuable to identify these differences</w:t>
      </w:r>
      <w:r w:rsidR="00BF3977" w:rsidRPr="000A6F01">
        <w:rPr>
          <w:lang w:val="en-GB"/>
        </w:rPr>
        <w:t>. Mitchell’s typology (see</w:t>
      </w:r>
      <w:r>
        <w:rPr>
          <w:lang w:val="en-GB"/>
        </w:rPr>
        <w:t xml:space="preserve"> Chapter</w:t>
      </w:r>
      <w:r w:rsidR="00BF3977" w:rsidRPr="000A6F01">
        <w:rPr>
          <w:lang w:val="en-GB"/>
        </w:rPr>
        <w:t xml:space="preserve"> </w:t>
      </w:r>
      <w:r w:rsidR="00BF3977" w:rsidRPr="000A6F01">
        <w:rPr>
          <w:lang w:val="en-GB"/>
        </w:rPr>
        <w:fldChar w:fldCharType="begin"/>
      </w:r>
      <w:r w:rsidR="00BF3977" w:rsidRPr="000A6F01">
        <w:rPr>
          <w:lang w:val="en-GB"/>
        </w:rPr>
        <w:instrText xml:space="preserve"> REF _Ref203732248 \r \h </w:instrText>
      </w:r>
      <w:r w:rsidR="00BF3977" w:rsidRPr="000A6F01">
        <w:rPr>
          <w:lang w:val="en-GB"/>
        </w:rPr>
      </w:r>
      <w:r w:rsidR="00BF3977" w:rsidRPr="000A6F01">
        <w:rPr>
          <w:lang w:val="en-GB"/>
        </w:rPr>
        <w:fldChar w:fldCharType="separate"/>
      </w:r>
      <w:r w:rsidR="00BF3977" w:rsidRPr="000A6F01">
        <w:rPr>
          <w:lang w:val="en-GB"/>
        </w:rPr>
        <w:t>2.1</w:t>
      </w:r>
      <w:r w:rsidR="00BF3977" w:rsidRPr="000A6F01">
        <w:rPr>
          <w:lang w:val="en-GB"/>
        </w:rPr>
        <w:fldChar w:fldCharType="end"/>
      </w:r>
      <w:r w:rsidR="00BF3977" w:rsidRPr="000A6F01">
        <w:rPr>
          <w:lang w:val="en-GB"/>
        </w:rPr>
        <w:t xml:space="preserve">) </w:t>
      </w:r>
      <w:r w:rsidRPr="007E18E0">
        <w:rPr>
          <w:lang w:val="en-GB"/>
        </w:rPr>
        <w:t>may be helpful in this regard</w:t>
      </w:r>
      <w:r w:rsidR="00BF3977" w:rsidRPr="000A6F01">
        <w:rPr>
          <w:lang w:val="en-GB"/>
        </w:rPr>
        <w:t xml:space="preserve">. </w:t>
      </w:r>
      <w:r w:rsidRPr="007E18E0">
        <w:rPr>
          <w:lang w:val="en-GB"/>
        </w:rPr>
        <w:t>A possible classification of each identified group into stakeholder types is presented</w:t>
      </w:r>
      <w:r w:rsidR="00BF3977" w:rsidRPr="000A6F01">
        <w:rPr>
          <w:lang w:val="en-GB"/>
        </w:rPr>
        <w:t xml:space="preserve">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Pr="007E18E0">
        <w:rPr>
          <w:lang w:val="en-GB"/>
        </w:rPr>
        <w:t>This example may provide support for stakeholder analysis in considering typical configurations of power, legitimacy, and urgency related to the most common stakeholders of HEIs</w:t>
      </w:r>
      <w:r w:rsidR="00B903CD" w:rsidRPr="000A6F01">
        <w:rPr>
          <w:lang w:val="en-GB"/>
        </w:rPr>
        <w:t>.</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145A29"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78E2AD83" w:rsidR="00FD5A4F" w:rsidRPr="000A6F01" w:rsidRDefault="00FD5A4F" w:rsidP="00FD5A4F">
            <w:pPr>
              <w:pStyle w:val="TekstTabeli"/>
              <w:rPr>
                <w:highlight w:val="yellow"/>
                <w:lang w:val="en-GB"/>
              </w:rPr>
            </w:pPr>
            <w:r w:rsidRPr="000A6F01">
              <w:rPr>
                <w:lang w:val="en-GB"/>
              </w:rPr>
              <w:t xml:space="preserve">Discretionary (2) or </w:t>
            </w:r>
            <w:r w:rsidR="007E18E0">
              <w:rPr>
                <w:lang w:val="en-GB"/>
              </w:rPr>
              <w:t>Insignificant</w:t>
            </w:r>
            <w:r w:rsidRPr="000A6F01">
              <w:rPr>
                <w:lang w:val="en-GB"/>
              </w:rPr>
              <w:t xml:space="preserve">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145A29"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0B813282" w:rsidR="00FD5A4F" w:rsidRPr="000A6F01" w:rsidRDefault="00FD5A4F" w:rsidP="00C07439">
      <w:pPr>
        <w:pStyle w:val="rdo"/>
      </w:pPr>
      <w:r w:rsidRPr="000A6F01">
        <w:t xml:space="preserve">Source: </w:t>
      </w:r>
      <w:r w:rsidR="007E18E0">
        <w:t>Author</w:t>
      </w:r>
      <w:r w:rsidR="00031757">
        <w:t>’</w:t>
      </w:r>
      <w:r w:rsidR="007E18E0">
        <w:t xml:space="preserve">s </w:t>
      </w:r>
      <w:r w:rsidRPr="000A6F01">
        <w:t xml:space="preserve">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4EAFEAB8" w:rsidR="000F56FF" w:rsidRPr="000A6F01" w:rsidRDefault="00031757" w:rsidP="000F56FF">
      <w:pPr>
        <w:rPr>
          <w:lang w:val="en-GB"/>
        </w:rPr>
      </w:pPr>
      <w:r w:rsidRPr="00031757">
        <w:rPr>
          <w:lang w:val="en-GB"/>
        </w:rPr>
        <w:t>As this summary indicates, each stakeholder group exerts a different influence on the university</w:t>
      </w:r>
      <w:r w:rsidR="00B903CD" w:rsidRPr="000A6F01">
        <w:rPr>
          <w:lang w:val="en-GB"/>
        </w:rPr>
        <w:t xml:space="preserve">. </w:t>
      </w:r>
      <w:r w:rsidRPr="00031757">
        <w:rPr>
          <w:lang w:val="en-GB"/>
        </w:rPr>
        <w:t>An important management consideration is that individuals may belong to multiple stakeholder groups, which affects their perception of service quality and satisfaction</w:t>
      </w:r>
      <w:r w:rsidR="00B903CD" w:rsidRPr="000A6F01">
        <w:rPr>
          <w:lang w:val="en-GB"/>
        </w:rPr>
        <w:t xml:space="preserve">. </w:t>
      </w:r>
      <w:r w:rsidRPr="006946EB">
        <w:rPr>
          <w:lang w:val="en-GB"/>
        </w:rPr>
        <w:t>For instance, many academics are also alumni</w:t>
      </w:r>
      <w:r w:rsidR="003A5D7F" w:rsidRPr="000A6F01">
        <w:rPr>
          <w:lang w:val="en-GB"/>
        </w:rPr>
        <w:t>.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w:t>
      </w:r>
      <w:r w:rsidRPr="00031757">
        <w:rPr>
          <w:lang w:val="en-GB"/>
        </w:rPr>
        <w:t>Some may become entrepreneurs immediately after completing their Bachelor’s degree and subsequently employ other graduates of the same university</w:t>
      </w:r>
      <w:r w:rsidR="003A5D7F" w:rsidRPr="000A6F01">
        <w:rPr>
          <w:lang w:val="en-GB"/>
        </w:rPr>
        <w:t xml:space="preserve">. </w:t>
      </w:r>
      <w:r w:rsidRPr="00031757">
        <w:rPr>
          <w:lang w:val="en-GB"/>
        </w:rPr>
        <w:t>While completing their Master’s degree, some may continue their academic development through doctoral studies and simultaneously teach students at the same university</w:t>
      </w:r>
      <w:r w:rsidR="003A5D7F" w:rsidRPr="000A6F01">
        <w:rPr>
          <w:lang w:val="en-GB"/>
        </w:rPr>
        <w:t xml:space="preserve">. </w:t>
      </w:r>
      <w:r w:rsidR="005601F8" w:rsidRPr="000A6F01">
        <w:rPr>
          <w:lang w:val="en-GB"/>
        </w:rPr>
        <w:t xml:space="preserve">These represent only the most straightforward </w:t>
      </w:r>
      <w:r w:rsidRPr="006946EB">
        <w:rPr>
          <w:lang w:val="en-GB"/>
        </w:rPr>
        <w:t>illustration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 xml:space="preserve">qualitative data revealed much more complex </w:t>
      </w:r>
      <w:r>
        <w:rPr>
          <w:lang w:val="en-GB"/>
        </w:rPr>
        <w:t xml:space="preserve">relationships </w:t>
      </w:r>
      <w:r w:rsidRPr="00031757">
        <w:rPr>
          <w:lang w:val="en-GB"/>
        </w:rPr>
        <w:t>between stakeholders and universities</w:t>
      </w:r>
      <w:r w:rsidR="001A28BE" w:rsidRPr="000A6F01">
        <w:rPr>
          <w:lang w:val="en-GB"/>
        </w:rPr>
        <w:t xml:space="preserve">. </w:t>
      </w:r>
      <w:r w:rsidRPr="00031757">
        <w:rPr>
          <w:lang w:val="en-GB"/>
        </w:rPr>
        <w:t>In particular, individuals in advanced stages of their careers may develop multiple types of relationships with the university</w:t>
      </w:r>
      <w:r w:rsidR="001A28BE" w:rsidRPr="000A6F01">
        <w:rPr>
          <w:lang w:val="en-GB"/>
        </w:rPr>
        <w:t xml:space="preserve">. </w:t>
      </w:r>
      <w:r w:rsidR="005601F8" w:rsidRPr="000A6F01">
        <w:rPr>
          <w:lang w:val="en-GB"/>
        </w:rPr>
        <w:lastRenderedPageBreak/>
        <w:t>Some may serve as local government representatives while also being parents of university students and alumni of the institution.</w:t>
      </w:r>
      <w:r w:rsidR="001A28BE" w:rsidRPr="000A6F01">
        <w:rPr>
          <w:lang w:val="en-GB"/>
        </w:rPr>
        <w:t xml:space="preserve"> </w:t>
      </w:r>
      <w:r w:rsidRPr="00031757">
        <w:rPr>
          <w:lang w:val="en-GB"/>
        </w:rPr>
        <w:t>Such complexities make the management of stakeholder relationships in HEIs particularly challenging</w:t>
      </w:r>
      <w:r w:rsidR="00B903CD" w:rsidRPr="000A6F01">
        <w:rPr>
          <w:lang w:val="en-GB"/>
        </w:rPr>
        <w:t>.</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w:t>
      </w:r>
      <w:r w:rsidRPr="00031757">
        <w:rPr>
          <w:lang w:val="en-GB"/>
        </w:rPr>
        <w:t xml:space="preserve">to their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xml:space="preserve">, </w:t>
      </w:r>
      <w:r w:rsidRPr="00031757">
        <w:rPr>
          <w:lang w:val="en-GB"/>
        </w:rPr>
        <w:t>it appears evident that universities should adopt a similar approach</w:t>
      </w:r>
      <w:r w:rsidR="003703D8" w:rsidRPr="000A6F01">
        <w:rPr>
          <w:lang w:val="en-GB"/>
        </w:rPr>
        <w:t xml:space="preserve">. </w:t>
      </w:r>
      <w:r w:rsidRPr="00031757">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A6F01">
        <w:rPr>
          <w:lang w:val="en-GB"/>
        </w:rPr>
        <w:t xml:space="preserve"> (</w:t>
      </w:r>
      <w:proofErr w:type="spellStart"/>
      <w:r w:rsidR="003703D8" w:rsidRPr="000A6F01">
        <w:rPr>
          <w:lang w:val="en-GB"/>
        </w:rPr>
        <w:t>Laloux</w:t>
      </w:r>
      <w:proofErr w:type="spellEnd"/>
      <w:r w:rsidR="003703D8" w:rsidRPr="000A6F01">
        <w:rPr>
          <w:lang w:val="en-GB"/>
        </w:rPr>
        <w:t>, 2015, p. 267)</w:t>
      </w:r>
      <w:r w:rsidR="003B4493" w:rsidRPr="000A6F01">
        <w:rPr>
          <w:lang w:val="en-GB"/>
        </w:rPr>
        <w:t>.</w:t>
      </w:r>
      <w:r w:rsidR="003703D8" w:rsidRPr="000A6F01">
        <w:rPr>
          <w:lang w:val="en-GB"/>
        </w:rPr>
        <w:t xml:space="preserve"> </w:t>
      </w:r>
      <w:r w:rsidRPr="00031757">
        <w:rPr>
          <w:lang w:val="en-GB"/>
        </w:rPr>
        <w:t xml:space="preserve">Universities, given the complexity of their stakeholder map, have great potential to become </w:t>
      </w:r>
      <w:r>
        <w:rPr>
          <w:lang w:val="en-GB"/>
        </w:rPr>
        <w:t>leaders</w:t>
      </w:r>
      <w:r w:rsidRPr="00031757">
        <w:rPr>
          <w:lang w:val="en-GB"/>
        </w:rPr>
        <w:t xml:space="preserve"> in effective stakeholder management</w:t>
      </w:r>
      <w:r w:rsidR="003703D8" w:rsidRPr="000A6F01">
        <w:rPr>
          <w:lang w:val="en-GB"/>
        </w:rPr>
        <w:t xml:space="preserve">. </w:t>
      </w:r>
      <w:r w:rsidRPr="00031757">
        <w:rPr>
          <w:lang w:val="en-GB"/>
        </w:rPr>
        <w:t>Overall, HEIs should become leaders, not merely followers, in this domain, as such models could be adapted by other organisations</w:t>
      </w:r>
      <w:r w:rsidR="003703D8" w:rsidRPr="000A6F01">
        <w:rPr>
          <w:lang w:val="en-GB"/>
        </w:rPr>
        <w:t xml:space="preserve">.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w:t>
      </w:r>
      <w:r w:rsidR="00615BF4" w:rsidRPr="00615BF4">
        <w:rPr>
          <w:lang w:val="en-GB"/>
        </w:rPr>
        <w:t>Further elaboration on this topic is provided in the next subsection</w:t>
      </w:r>
      <w:r w:rsidR="000C4CBC" w:rsidRPr="000A6F01">
        <w:rPr>
          <w:lang w:val="en-GB"/>
        </w:rPr>
        <w:t>.</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7151CD81" w:rsidR="00FC13DF" w:rsidRPr="000A6F01" w:rsidRDefault="006B015D" w:rsidP="000F56FF">
      <w:pPr>
        <w:rPr>
          <w:lang w:val="en-GB"/>
        </w:rPr>
      </w:pPr>
      <w:r w:rsidRPr="000A6F01">
        <w:rPr>
          <w:lang w:val="en-GB"/>
        </w:rPr>
        <w:t xml:space="preserve">Stakeholders’ satisfaction </w:t>
      </w:r>
      <w:r w:rsidR="006946EB">
        <w:rPr>
          <w:lang w:val="en-GB"/>
        </w:rPr>
        <w:t xml:space="preserve">is </w:t>
      </w:r>
      <w:r w:rsidR="006946EB" w:rsidRPr="006946EB">
        <w:rPr>
          <w:lang w:val="en-GB"/>
        </w:rPr>
        <w:t>closely linked to</w:t>
      </w:r>
      <w:r w:rsidR="006946EB">
        <w:rPr>
          <w:lang w:val="en-GB"/>
        </w:rPr>
        <w:t xml:space="preserve"> </w:t>
      </w:r>
      <w:r w:rsidRPr="000A6F01">
        <w:rPr>
          <w:lang w:val="en-GB"/>
        </w:rPr>
        <w:t xml:space="preserve">their expectations and needs. </w:t>
      </w:r>
      <w:r w:rsidR="006946EB" w:rsidRPr="006946EB">
        <w:rPr>
          <w:lang w:val="en-GB"/>
        </w:rPr>
        <w:t>As management studies initially focused on customers, many quality-related concepts that have been developed in the context of customers can be applied by analogy to stakeholders</w:t>
      </w:r>
      <w:r w:rsidRPr="000A6F01">
        <w:rPr>
          <w:lang w:val="en-GB"/>
        </w:rPr>
        <w:t xml:space="preserve">. </w:t>
      </w:r>
      <w:r w:rsidR="006946EB" w:rsidRPr="006946EB">
        <w:rPr>
          <w:lang w:val="en-GB"/>
        </w:rPr>
        <w:t>In the field of quality management sciences, several tools have been developed to enhance the understanding of customers’ needs</w:t>
      </w:r>
      <w:r w:rsidRPr="000A6F01">
        <w:rPr>
          <w:lang w:val="en-GB"/>
        </w:rPr>
        <w:t xml:space="preserve">. </w:t>
      </w:r>
      <w:r w:rsidR="006946EB" w:rsidRPr="006946EB">
        <w:rPr>
          <w:lang w:val="en-GB"/>
        </w:rPr>
        <w:t>One of the most widely used is the House of Quality, which helps to translate customers’ needs, expressed in their own words, into the technical parameters of products</w:t>
      </w:r>
      <w:r w:rsidRPr="000A6F01">
        <w:rPr>
          <w:lang w:val="en-GB"/>
        </w:rPr>
        <w:t xml:space="preserve">. </w:t>
      </w:r>
      <w:r w:rsidR="006946EB" w:rsidRPr="006946EB">
        <w:rPr>
          <w:lang w:val="en-GB"/>
        </w:rPr>
        <w:t>In this context, customer needs are understood as</w:t>
      </w:r>
      <w:r w:rsidRPr="000A6F01">
        <w:rPr>
          <w:lang w:val="en-GB"/>
        </w:rPr>
        <w:t xml:space="preserve">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w:t>
      </w:r>
      <w:r w:rsidR="006946EB" w:rsidRPr="006946EB">
        <w:rPr>
          <w:lang w:val="en-GB"/>
        </w:rPr>
        <w:t xml:space="preserve">Similarly, in the context of university stakeholders, their needs should be understood as their own expressions of the benefits they </w:t>
      </w:r>
      <w:r w:rsidR="006946EB" w:rsidRPr="006946EB">
        <w:rPr>
          <w:lang w:val="en-GB"/>
        </w:rPr>
        <w:lastRenderedPageBreak/>
        <w:t>expect to derive from the HEI’s performance</w:t>
      </w:r>
      <w:r w:rsidR="007413DE" w:rsidRPr="000A6F01">
        <w:rPr>
          <w:lang w:val="en-GB"/>
        </w:rPr>
        <w:t xml:space="preserve">. </w:t>
      </w:r>
      <w:r w:rsidR="006946EB" w:rsidRPr="006946EB">
        <w:rPr>
          <w:lang w:val="en-GB"/>
        </w:rPr>
        <w:t>The expression of stakeholders’ needs can be closely related to their expectations</w:t>
      </w:r>
      <w:r w:rsidR="007413DE" w:rsidRPr="000A6F01">
        <w:rPr>
          <w:lang w:val="en-GB"/>
        </w:rPr>
        <w:t xml:space="preserve">.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6946EB" w:rsidRPr="006946EB">
        <w:rPr>
          <w:lang w:val="en-GB"/>
        </w:rPr>
        <w:t>, stakeholder expectations can be defined as a “positive or negative future-oriented assessment of an organisation’s ability and willingness that forms in the interplay between normative and predictive factors and can, ultimately, convey optimism, hope, cynicism, or pessimism toward the organisation and its actions”</w:t>
      </w:r>
      <w:r w:rsidR="00FC13DF" w:rsidRPr="000A6F01">
        <w:rPr>
          <w:lang w:val="en-GB"/>
        </w:rPr>
        <w:t>.</w:t>
      </w:r>
      <w:r w:rsidR="007413DE" w:rsidRPr="000A6F01">
        <w:rPr>
          <w:lang w:val="en-GB"/>
        </w:rPr>
        <w:t xml:space="preserve"> </w:t>
      </w:r>
      <w:r w:rsidR="006946EB" w:rsidRPr="006946EB">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A6F01">
        <w:rPr>
          <w:lang w:val="en-GB"/>
        </w:rPr>
        <w:t>(</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46368193" w:rsidR="006C4AFF" w:rsidRPr="000A6F01" w:rsidRDefault="006946EB" w:rsidP="000F56FF">
      <w:pPr>
        <w:rPr>
          <w:lang w:val="en-GB"/>
        </w:rPr>
      </w:pPr>
      <w:r w:rsidRPr="006946EB">
        <w:rPr>
          <w:lang w:val="en-GB"/>
        </w:rPr>
        <w:t>When analysing university stakeholders, many of their needs and expectations may be obvious to management</w:t>
      </w:r>
      <w:r w:rsidR="00891A69" w:rsidRPr="000A6F01">
        <w:rPr>
          <w:lang w:val="en-GB"/>
        </w:rPr>
        <w:t xml:space="preserve">. </w:t>
      </w:r>
      <w:r w:rsidRPr="006946EB">
        <w:rPr>
          <w:lang w:val="en-GB"/>
        </w:rPr>
        <w:t>The first stage of the analysis can typically be conducted without extensive research</w:t>
      </w:r>
      <w:r w:rsidR="00891A69" w:rsidRPr="000A6F01">
        <w:rPr>
          <w:lang w:val="en-GB"/>
        </w:rPr>
        <w:t xml:space="preserve">. </w:t>
      </w:r>
      <w:r w:rsidRPr="006946EB">
        <w:rPr>
          <w:lang w:val="en-GB"/>
        </w:rPr>
        <w:t>During quality improvement activities, which should be viewed as constant cycles, a feedback loop should be applied</w:t>
      </w:r>
      <w:r w:rsidR="00891A69" w:rsidRPr="000A6F01">
        <w:rPr>
          <w:lang w:val="en-GB"/>
        </w:rPr>
        <w:t xml:space="preserve">. </w:t>
      </w:r>
      <w:r w:rsidRPr="006946EB">
        <w:rPr>
          <w:lang w:val="en-GB"/>
        </w:rPr>
        <w:t>Therefore, the most obvious improvements should not be postponed due to the lack of extensive research on stakeholders’ needs</w:t>
      </w:r>
      <w:r w:rsidR="00891A69" w:rsidRPr="000A6F01">
        <w:rPr>
          <w:lang w:val="en-GB"/>
        </w:rPr>
        <w:t xml:space="preserve">. </w:t>
      </w:r>
      <w:r w:rsidR="00EC6580" w:rsidRPr="00EC6580">
        <w:rPr>
          <w:lang w:val="en-GB"/>
        </w:rPr>
        <w:t>When analysing possible attributes of different HEIs’ stakeholders, several typical circumstances should be considered</w:t>
      </w:r>
      <w:r w:rsidR="00891A69" w:rsidRPr="000A6F01">
        <w:rPr>
          <w:lang w:val="en-GB"/>
        </w:rPr>
        <w:t xml:space="preserve">. </w:t>
      </w:r>
      <w:r w:rsidR="00EC6580" w:rsidRPr="00EC6580">
        <w:rPr>
          <w:lang w:val="en-GB"/>
        </w:rPr>
        <w:t>The most intensively researched university stakeholder group is students</w:t>
      </w:r>
      <w:r w:rsidR="00891A69" w:rsidRPr="000A6F01">
        <w:rPr>
          <w:lang w:val="en-GB"/>
        </w:rPr>
        <w:t xml:space="preserve">. </w:t>
      </w:r>
      <w:r w:rsidR="00EC6580" w:rsidRPr="00EC6580">
        <w:rPr>
          <w:lang w:val="en-GB"/>
        </w:rPr>
        <w:t>Members of this group actively participate in the university’s day-to-day functioning</w:t>
      </w:r>
      <w:r w:rsidR="00891A69" w:rsidRPr="000A6F01">
        <w:rPr>
          <w:lang w:val="en-GB"/>
        </w:rPr>
        <w:t xml:space="preserve">. </w:t>
      </w:r>
      <w:r w:rsidR="00EC6580" w:rsidRPr="00EC6580">
        <w:rPr>
          <w:lang w:val="en-GB"/>
        </w:rPr>
        <w:t>This group includes undergraduate, master’s, doctoral, and postgraduate students</w:t>
      </w:r>
      <w:r w:rsidR="00891A69" w:rsidRPr="000A6F01">
        <w:rPr>
          <w:lang w:val="en-GB"/>
        </w:rPr>
        <w:t xml:space="preserve">. </w:t>
      </w:r>
      <w:r w:rsidR="00EC6580" w:rsidRPr="00EC6580">
        <w:rPr>
          <w:lang w:val="en-GB"/>
        </w:rPr>
        <w:t>In some comparisons where a university is likened to a manufacturing enterprise, students are equated with raw material at the start of the production process</w:t>
      </w:r>
      <w:r w:rsidR="00891A69" w:rsidRPr="000A6F01">
        <w:rPr>
          <w:lang w:val="en-GB"/>
        </w:rPr>
        <w:t xml:space="preserve">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This approach emphasi</w:t>
      </w:r>
      <w:r w:rsidR="00EC6580">
        <w:rPr>
          <w:lang w:val="en-GB"/>
        </w:rPr>
        <w:t>s</w:t>
      </w:r>
      <w:r w:rsidR="00542195" w:rsidRPr="000A6F01">
        <w:rPr>
          <w:lang w:val="en-GB"/>
        </w:rPr>
        <w:t>es that the output of the educational process, measured in absolute terms, may vary only due to differences in the candidates' predispositions and preparation. However, there are many other factor</w:t>
      </w:r>
      <w:r w:rsidR="00EC6580">
        <w:rPr>
          <w:lang w:val="en-GB"/>
        </w:rPr>
        <w:t>s</w:t>
      </w:r>
      <w:r w:rsidR="00542195" w:rsidRPr="000A6F01">
        <w:rPr>
          <w:lang w:val="en-GB"/>
        </w:rPr>
        <w:t xml:space="preserve"> influencing educational service outcomes. </w:t>
      </w:r>
      <w:r w:rsidR="00EC6580" w:rsidRPr="00EC6580">
        <w:rPr>
          <w:lang w:val="en-GB"/>
        </w:rPr>
        <w:t>One crucial factor is the motivation of students to acquire knowledge and skills</w:t>
      </w:r>
      <w:r w:rsidR="00542195" w:rsidRPr="000A6F01">
        <w:rPr>
          <w:lang w:val="en-GB"/>
        </w:rPr>
        <w:t xml:space="preserve">. </w:t>
      </w:r>
      <w:r w:rsidR="00EC6580" w:rsidRPr="00EC6580">
        <w:rPr>
          <w:lang w:val="en-GB"/>
        </w:rPr>
        <w:t xml:space="preserve">This may be strongly influenced </w:t>
      </w:r>
      <w:r w:rsidR="00EC6580" w:rsidRPr="00EC6580">
        <w:rPr>
          <w:lang w:val="en-GB"/>
        </w:rPr>
        <w:lastRenderedPageBreak/>
        <w:t>by faculty actions and the way in which the overall teaching process is organised</w:t>
      </w:r>
      <w:r w:rsidR="00542195" w:rsidRPr="000A6F01">
        <w:rPr>
          <w:lang w:val="en-GB"/>
        </w:rPr>
        <w:t xml:space="preserve">. </w:t>
      </w:r>
      <w:r w:rsidR="00EC6580" w:rsidRPr="00EC6580">
        <w:rPr>
          <w:lang w:val="en-GB"/>
        </w:rPr>
        <w:t>Much research on HEIs’ quality focuses on students’ perceptions of quality and the various factors affecting it, including technical conditions and administrative support</w:t>
      </w:r>
      <w:r w:rsidR="00542195" w:rsidRPr="000A6F01">
        <w:rPr>
          <w:lang w:val="en-GB"/>
        </w:rPr>
        <w:t xml:space="preserve">. </w:t>
      </w:r>
      <w:r w:rsidR="00EC6580" w:rsidRPr="00EC6580">
        <w:rPr>
          <w:lang w:val="en-GB"/>
        </w:rPr>
        <w:t>For students, the dominant relational attribute seems to be urgency, as in many situations the university leadership’s response to their actions is relatively quick</w:t>
      </w:r>
      <w:r w:rsidR="006C4AFF" w:rsidRPr="000A6F01">
        <w:rPr>
          <w:lang w:val="en-GB"/>
        </w:rPr>
        <w:t xml:space="preserve">. </w:t>
      </w:r>
      <w:r w:rsidR="00EC6580" w:rsidRPr="00EC6580">
        <w:rPr>
          <w:lang w:val="en-GB"/>
        </w:rPr>
        <w:t xml:space="preserve">This positions students within the </w:t>
      </w:r>
      <w:r w:rsidR="00EC6580">
        <w:rPr>
          <w:lang w:val="en-GB"/>
        </w:rPr>
        <w:t>‘</w:t>
      </w:r>
      <w:r w:rsidR="00EC6580" w:rsidRPr="00EC6580">
        <w:rPr>
          <w:lang w:val="en-GB"/>
        </w:rPr>
        <w:t>demanding</w:t>
      </w:r>
      <w:r w:rsidR="00EC6580">
        <w:rPr>
          <w:lang w:val="en-GB"/>
        </w:rPr>
        <w:t>’</w:t>
      </w:r>
      <w:r w:rsidR="00EC6580" w:rsidRPr="00EC6580">
        <w:rPr>
          <w:lang w:val="en-GB"/>
        </w:rPr>
        <w:t xml:space="preserve"> stakeholder type</w:t>
      </w:r>
      <w:r w:rsidR="00542195" w:rsidRPr="000A6F01">
        <w:rPr>
          <w:lang w:val="en-GB"/>
        </w:rPr>
        <w:t xml:space="preserve">. </w:t>
      </w:r>
      <w:r w:rsidR="00EC6580" w:rsidRPr="00EC6580">
        <w:rPr>
          <w:lang w:val="en-GB"/>
        </w:rPr>
        <w:t xml:space="preserve">However, in some situations they may also be considered to possess strong legitimacy, which would change their categorisation to the </w:t>
      </w:r>
      <w:r w:rsidR="00EC6580">
        <w:rPr>
          <w:lang w:val="en-GB"/>
        </w:rPr>
        <w:t>‘</w:t>
      </w:r>
      <w:r w:rsidR="00EC6580" w:rsidRPr="00EC6580">
        <w:rPr>
          <w:lang w:val="en-GB"/>
        </w:rPr>
        <w:t>dependent</w:t>
      </w:r>
      <w:r w:rsidR="00EC6580">
        <w:rPr>
          <w:lang w:val="en-GB"/>
        </w:rPr>
        <w:t>’</w:t>
      </w:r>
      <w:r w:rsidR="00EC6580" w:rsidRPr="00EC6580">
        <w:rPr>
          <w:lang w:val="en-GB"/>
        </w:rPr>
        <w:t xml:space="preserve"> stakeholder type</w:t>
      </w:r>
      <w:r w:rsidR="006C4AFF" w:rsidRPr="000A6F01">
        <w:rPr>
          <w:lang w:val="en-GB"/>
        </w:rPr>
        <w:t>.</w:t>
      </w:r>
    </w:p>
    <w:p w14:paraId="05321AA2" w14:textId="14835617"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EC6580">
        <w:rPr>
          <w:lang w:val="en-GB"/>
        </w:rPr>
        <w:t>Graduates constitute a highly diverse group, primarily determined by their career path post-graduation</w:t>
      </w:r>
      <w:r w:rsidRPr="000A6F01">
        <w:rPr>
          <w:lang w:val="en-GB"/>
        </w:rPr>
        <w:t xml:space="preserve">. While many university staff are alumni, most </w:t>
      </w:r>
      <w:r w:rsidR="006C4AFF" w:rsidRPr="000A6F01">
        <w:rPr>
          <w:lang w:val="en-GB"/>
        </w:rPr>
        <w:t xml:space="preserve">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w:t>
      </w:r>
      <w:r w:rsidR="00EC6580">
        <w:rPr>
          <w:lang w:val="en-GB"/>
        </w:rPr>
        <w:t>,</w:t>
      </w:r>
      <w:r w:rsidR="006C4AFF" w:rsidRPr="000A6F01">
        <w:rPr>
          <w:lang w:val="en-GB"/>
        </w:rPr>
        <w:t xml:space="preserve"> the</w:t>
      </w:r>
      <w:r w:rsidR="00F805BE" w:rsidRPr="000A6F01">
        <w:rPr>
          <w:lang w:val="en-GB"/>
        </w:rPr>
        <w:t>y</w:t>
      </w:r>
      <w:r w:rsidR="006C4AFF" w:rsidRPr="000A6F01">
        <w:rPr>
          <w:lang w:val="en-GB"/>
        </w:rPr>
        <w:t xml:space="preserve"> might </w:t>
      </w:r>
      <w:r w:rsidR="00F805BE" w:rsidRPr="000A6F01">
        <w:rPr>
          <w:lang w:val="en-GB"/>
        </w:rPr>
        <w:t xml:space="preserve">be considered to have potential influence on the institution. </w:t>
      </w:r>
      <w:r w:rsidR="00EC6580" w:rsidRPr="00EC6580">
        <w:rPr>
          <w:lang w:val="en-GB"/>
        </w:rPr>
        <w:t>This means they would be categorised as a ‘discretionary’ or ‘dormant’ stakeholder type, depending on the particular relationship with the organisation</w:t>
      </w:r>
      <w:r w:rsidRPr="000A6F01">
        <w:rPr>
          <w:lang w:val="en-GB"/>
        </w:rPr>
        <w:t>.</w:t>
      </w:r>
    </w:p>
    <w:p w14:paraId="4A12288E" w14:textId="61E88472" w:rsidR="00542195" w:rsidRPr="000A6F01" w:rsidRDefault="00EC6580" w:rsidP="000F56FF">
      <w:pPr>
        <w:rPr>
          <w:lang w:val="en-GB"/>
        </w:rPr>
      </w:pPr>
      <w:r w:rsidRPr="00EC6580">
        <w:rPr>
          <w:lang w:val="en-GB"/>
        </w:rPr>
        <w:t>Parents or guardians may have different expectations from both students and alumni</w:t>
      </w:r>
      <w:r w:rsidR="00F805BE" w:rsidRPr="000A6F01">
        <w:rPr>
          <w:lang w:val="en-GB"/>
        </w:rPr>
        <w:t xml:space="preserve">. </w:t>
      </w:r>
      <w:r w:rsidRPr="00EC6580">
        <w:rPr>
          <w:lang w:val="en-GB"/>
        </w:rPr>
        <w:t>Despite being highly engaged in their children’s matters, they often have minimal direct influence on university operations</w:t>
      </w:r>
      <w:r w:rsidR="00F805BE" w:rsidRPr="000A6F01">
        <w:rPr>
          <w:lang w:val="en-GB"/>
        </w:rPr>
        <w:t xml:space="preserve">. </w:t>
      </w:r>
      <w:r w:rsidRPr="00EC6580">
        <w:rPr>
          <w:lang w:val="en-GB"/>
        </w:rPr>
        <w:t>Nevertheless, they are significant in shaping public opinion about the university and can articulate expectations, such as the effective communication of outcomes</w:t>
      </w:r>
      <w:r w:rsidR="00F805BE" w:rsidRPr="000A6F01">
        <w:rPr>
          <w:lang w:val="en-GB"/>
        </w:rPr>
        <w:t xml:space="preserve"> </w:t>
      </w:r>
      <w:r w:rsidR="00F805BE"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00F805BE" w:rsidRPr="000A6F01">
        <w:rPr>
          <w:lang w:val="en-GB"/>
        </w:rPr>
        <w:fldChar w:fldCharType="separate"/>
      </w:r>
      <w:r w:rsidR="00F805BE" w:rsidRPr="000A6F01">
        <w:rPr>
          <w:noProof/>
          <w:lang w:val="en-GB"/>
        </w:rPr>
        <w:t>(cf. Wood &amp; Su, 2019)</w:t>
      </w:r>
      <w:r w:rsidR="00F805BE" w:rsidRPr="000A6F01">
        <w:rPr>
          <w:lang w:val="en-GB"/>
        </w:rPr>
        <w:fldChar w:fldCharType="end"/>
      </w:r>
      <w:r w:rsidR="00F805BE" w:rsidRPr="000A6F01">
        <w:rPr>
          <w:lang w:val="en-GB"/>
        </w:rPr>
        <w:t xml:space="preserve">. </w:t>
      </w:r>
      <w:r w:rsidR="001933B6" w:rsidRPr="001933B6">
        <w:rPr>
          <w:lang w:val="en-GB"/>
        </w:rPr>
        <w:t>Thus, in public universities, they may be classified as ‘discretionary’ stakeholders, lacking urgency or power but possessing legitimacy</w:t>
      </w:r>
      <w:r w:rsidR="00F805BE" w:rsidRPr="000A6F01">
        <w:rPr>
          <w:lang w:val="en-GB"/>
        </w:rPr>
        <w:t>.</w:t>
      </w:r>
      <w:r w:rsidR="00015281" w:rsidRPr="000A6F01">
        <w:rPr>
          <w:lang w:val="en-GB"/>
        </w:rPr>
        <w:t xml:space="preserve"> </w:t>
      </w:r>
      <w:r w:rsidR="001933B6" w:rsidRPr="001933B6">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A6F01">
        <w:rPr>
          <w:lang w:val="en-GB"/>
        </w:rPr>
        <w:t>.</w:t>
      </w:r>
    </w:p>
    <w:p w14:paraId="6EB6F1D4" w14:textId="257973CE" w:rsidR="00542195" w:rsidRPr="000A6F01" w:rsidRDefault="001933B6" w:rsidP="000F56FF">
      <w:pPr>
        <w:rPr>
          <w:lang w:val="en-GB"/>
        </w:rPr>
      </w:pPr>
      <w:r w:rsidRPr="001933B6">
        <w:rPr>
          <w:lang w:val="en-GB"/>
        </w:rPr>
        <w:lastRenderedPageBreak/>
        <w:t>As students, graduates, and parents possess different configurations of features akin to those of customers, the group of academic and research staff shares certain similarities with employees of traditional businesses. At universities, these stakeholders also benefit from improvements in the quality of the institution’s performance</w:t>
      </w:r>
      <w:r w:rsidR="00E12379" w:rsidRPr="000A6F01">
        <w:rPr>
          <w:lang w:val="en-GB"/>
        </w:rPr>
        <w:t xml:space="preserve">. </w:t>
      </w:r>
      <w:r w:rsidRPr="001933B6">
        <w:rPr>
          <w:lang w:val="en-GB"/>
        </w:rPr>
        <w:t>The most common mechanism through which benefits are realised is related to the prestige economy</w:t>
      </w:r>
      <w:r w:rsidR="00E12379" w:rsidRPr="000A6F01">
        <w:rPr>
          <w:lang w:val="en-GB"/>
        </w:rPr>
        <w:t xml:space="preserve">. </w:t>
      </w:r>
      <w:r w:rsidRPr="001933B6">
        <w:rPr>
          <w:lang w:val="en-GB"/>
        </w:rPr>
        <w:t>For instance, the more prestigious an HEI is, the more opportunities for scientific collaboration and development appear</w:t>
      </w:r>
      <w:r w:rsidR="00E12379" w:rsidRPr="000A6F01">
        <w:rPr>
          <w:lang w:val="en-GB"/>
        </w:rPr>
        <w:t xml:space="preserve">. </w:t>
      </w:r>
      <w:r w:rsidRPr="001933B6">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A6F01">
        <w:rPr>
          <w:lang w:val="en-GB"/>
        </w:rPr>
        <w:t xml:space="preserve">. </w:t>
      </w:r>
      <w:r w:rsidRPr="001933B6">
        <w:rPr>
          <w:lang w:val="en-GB"/>
        </w:rPr>
        <w:t>On the other hand, the quality of academics’ daily work shapes the perceived quality experienced by students, alumni, and parents</w:t>
      </w:r>
      <w:r w:rsidR="005247A5" w:rsidRPr="000A6F01">
        <w:rPr>
          <w:lang w:val="en-GB"/>
        </w:rPr>
        <w:t xml:space="preserve">. </w:t>
      </w:r>
      <w:r w:rsidRPr="001933B6">
        <w:rPr>
          <w:lang w:val="en-GB"/>
        </w:rPr>
        <w:t>Academic and research staff constitute one of the crucial groups shaping the university. As active participants in university life, they possess legitimacy and urgency</w:t>
      </w:r>
      <w:r w:rsidR="005247A5" w:rsidRPr="000A6F01">
        <w:rPr>
          <w:lang w:val="en-GB"/>
        </w:rPr>
        <w:t xml:space="preserve">. </w:t>
      </w:r>
      <w:r w:rsidRPr="001933B6">
        <w:rPr>
          <w:lang w:val="en-GB"/>
        </w:rPr>
        <w:t>Depending on their level of power over the university, they would then be classified as ‘dependent’ or ‘definitive’ stakeholders</w:t>
      </w:r>
      <w:r w:rsidR="005247A5" w:rsidRPr="000A6F01">
        <w:rPr>
          <w:lang w:val="en-GB"/>
        </w:rPr>
        <w:t>.</w:t>
      </w:r>
    </w:p>
    <w:p w14:paraId="61CD9B15" w14:textId="5FB447A6" w:rsidR="005247A5" w:rsidRPr="000A6F01" w:rsidRDefault="001933B6" w:rsidP="000F56FF">
      <w:pPr>
        <w:rPr>
          <w:lang w:val="en-GB"/>
        </w:rPr>
      </w:pPr>
      <w:r w:rsidRPr="001933B6">
        <w:rPr>
          <w:lang w:val="en-GB"/>
        </w:rPr>
        <w:t>Another group of employees who are also vital stakeholders are administrative staff</w:t>
      </w:r>
      <w:r w:rsidR="009B1965" w:rsidRPr="000A6F01">
        <w:rPr>
          <w:lang w:val="en-GB"/>
        </w:rPr>
        <w:t xml:space="preserve">. They ensure the smooth operation of non-teaching processes. </w:t>
      </w:r>
      <w:r w:rsidRPr="001933B6">
        <w:rPr>
          <w:lang w:val="en-GB"/>
        </w:rPr>
        <w:t>In this role, they greatly influence satisfaction among students, alumni, and academic staff</w:t>
      </w:r>
      <w:r w:rsidR="009B1965" w:rsidRPr="000A6F01">
        <w:rPr>
          <w:lang w:val="en-GB"/>
        </w:rPr>
        <w:t xml:space="preserve">. </w:t>
      </w:r>
      <w:r w:rsidRPr="001933B6">
        <w:rPr>
          <w:lang w:val="en-GB"/>
        </w:rPr>
        <w:t>Additionally, they enable regulatory compliance and public communication by co-designing and implementing most of the institution’s processes</w:t>
      </w:r>
      <w:r w:rsidR="009B1965" w:rsidRPr="000A6F01">
        <w:rPr>
          <w:lang w:val="en-GB"/>
        </w:rPr>
        <w:t xml:space="preserve">. </w:t>
      </w:r>
      <w:r w:rsidRPr="001933B6">
        <w:rPr>
          <w:lang w:val="en-GB"/>
        </w:rPr>
        <w:t>Thus, like academic staff, they may be classified as ‘dependent’ or ‘definitive’ stakeholders, as they can be identified as possessing both legitimacy and urgency, and, in some cases, power as well</w:t>
      </w:r>
      <w:r w:rsidR="009B1965" w:rsidRPr="000A6F01">
        <w:rPr>
          <w:lang w:val="en-GB"/>
        </w:rPr>
        <w:t>.</w:t>
      </w:r>
    </w:p>
    <w:p w14:paraId="1F071292" w14:textId="7D6006FF" w:rsidR="009B1965" w:rsidRPr="000A6F01" w:rsidRDefault="001B2EB4" w:rsidP="000F56FF">
      <w:pPr>
        <w:rPr>
          <w:lang w:val="en-GB"/>
        </w:rPr>
      </w:pPr>
      <w:r w:rsidRPr="001B2EB4">
        <w:rPr>
          <w:lang w:val="en-GB"/>
        </w:rPr>
        <w:t>As one of the most important processes of HEIs, teaching contributes to the overall increase in students’ skills and knowledge. Local businesses typically benefit heavily from the outcomes of university processes</w:t>
      </w:r>
      <w:r w:rsidR="009B1965" w:rsidRPr="000A6F01">
        <w:rPr>
          <w:lang w:val="en-GB"/>
        </w:rPr>
        <w:t xml:space="preserve">. Employers represent a highly diverse group. </w:t>
      </w:r>
      <w:r w:rsidRPr="001B2EB4">
        <w:rPr>
          <w:lang w:val="en-GB"/>
        </w:rPr>
        <w:t xml:space="preserve">They may include alumni, staff, government representatives, students, and their families, or they may be </w:t>
      </w:r>
      <w:r w:rsidRPr="001B2EB4">
        <w:rPr>
          <w:lang w:val="en-GB"/>
        </w:rPr>
        <w:lastRenderedPageBreak/>
        <w:t>entirely unrelated to a specific institution except by employing its former students</w:t>
      </w:r>
      <w:r w:rsidR="009B1965" w:rsidRPr="000A6F01">
        <w:rPr>
          <w:lang w:val="en-GB"/>
        </w:rPr>
        <w:t xml:space="preserve">. </w:t>
      </w:r>
      <w:r w:rsidRPr="001B2EB4">
        <w:rPr>
          <w:lang w:val="en-GB"/>
        </w:rPr>
        <w:t>From their perspective, the competencies of current and prospective employees are crucial in evaluating educational services</w:t>
      </w:r>
      <w:r w:rsidR="009B1965" w:rsidRPr="000A6F01">
        <w:rPr>
          <w:lang w:val="en-GB"/>
        </w:rPr>
        <w:t xml:space="preserve">. </w:t>
      </w:r>
      <w:r w:rsidRPr="001B2EB4">
        <w:rPr>
          <w:lang w:val="en-GB"/>
        </w:rPr>
        <w:t>They may have very limited or even no influence on the university, but some cooperate very closely with specific HEIs, even influencing the design of their programmes</w:t>
      </w:r>
      <w:r w:rsidR="00CB303E" w:rsidRPr="000A6F01">
        <w:rPr>
          <w:lang w:val="en-GB"/>
        </w:rPr>
        <w:t xml:space="preserve">. </w:t>
      </w:r>
      <w:r w:rsidRPr="001B2EB4">
        <w:rPr>
          <w:lang w:val="en-GB"/>
        </w:rPr>
        <w:t>Depending on their actual influence, employers may possess power and legitimacy, classifying them as ‘dormant’, ‘discretionary’, or ‘dominant’ stakeholders</w:t>
      </w:r>
      <w:r w:rsidR="00CB303E" w:rsidRPr="000A6F01">
        <w:rPr>
          <w:lang w:val="en-GB"/>
        </w:rPr>
        <w:t>.</w:t>
      </w:r>
    </w:p>
    <w:p w14:paraId="17D03C23" w14:textId="65341375" w:rsidR="00CB303E" w:rsidRPr="000A6F01" w:rsidRDefault="001B2EB4" w:rsidP="000F56FF">
      <w:pPr>
        <w:rPr>
          <w:lang w:val="en-GB"/>
        </w:rPr>
      </w:pPr>
      <w:r w:rsidRPr="001B2EB4">
        <w:rPr>
          <w:lang w:val="en-GB"/>
        </w:rPr>
        <w:t>As employers may benefit from university services, their businesses could become more successful</w:t>
      </w:r>
      <w:r w:rsidR="00CB303E" w:rsidRPr="000A6F01">
        <w:rPr>
          <w:lang w:val="en-GB"/>
        </w:rPr>
        <w:t xml:space="preserve">. </w:t>
      </w:r>
      <w:r w:rsidRPr="001B2EB4">
        <w:rPr>
          <w:lang w:val="en-GB"/>
        </w:rPr>
        <w:t>This typically also benefits local communities and attracts the interest of local authorities</w:t>
      </w:r>
      <w:r w:rsidR="00CB303E" w:rsidRPr="000A6F01">
        <w:rPr>
          <w:lang w:val="en-GB"/>
        </w:rPr>
        <w:t>.</w:t>
      </w:r>
      <w:r w:rsidR="003431BD" w:rsidRPr="000A6F01">
        <w:rPr>
          <w:lang w:val="en-GB"/>
        </w:rPr>
        <w:t xml:space="preserve"> </w:t>
      </w:r>
      <w:r w:rsidRPr="001B2EB4">
        <w:rPr>
          <w:lang w:val="en-GB"/>
        </w:rPr>
        <w:t>So, regardless of the type of HEI, representatives of government are an important group of stakeholders</w:t>
      </w:r>
      <w:r w:rsidR="003431BD" w:rsidRPr="000A6F01">
        <w:rPr>
          <w:lang w:val="en-GB"/>
        </w:rPr>
        <w:t xml:space="preserve">. </w:t>
      </w:r>
      <w:r w:rsidRPr="001B2EB4">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A6F01">
        <w:rPr>
          <w:lang w:val="en-GB"/>
        </w:rPr>
        <w:t xml:space="preserve">. </w:t>
      </w:r>
      <w:r w:rsidRPr="001B2EB4">
        <w:rPr>
          <w:lang w:val="en-GB"/>
        </w:rPr>
        <w:t>Government representatives, whether central or local, set operational rules and funding frameworks through the institutions they serve</w:t>
      </w:r>
      <w:r w:rsidR="007650A2" w:rsidRPr="000A6F01">
        <w:rPr>
          <w:lang w:val="en-GB"/>
        </w:rPr>
        <w:t xml:space="preserve">. </w:t>
      </w:r>
      <w:r w:rsidRPr="001B2EB4">
        <w:rPr>
          <w:lang w:val="en-GB"/>
        </w:rPr>
        <w:t>These funds are often directed not only to public institutions but may also be accessible to private HEIs through various grant programmes</w:t>
      </w:r>
      <w:r w:rsidR="007650A2" w:rsidRPr="000A6F01">
        <w:rPr>
          <w:lang w:val="en-GB"/>
        </w:rPr>
        <w:t xml:space="preserve">. </w:t>
      </w:r>
      <w:r w:rsidRPr="001B2EB4">
        <w:rPr>
          <w:lang w:val="en-GB"/>
        </w:rPr>
        <w:t>Depending on their level (e.g., ministry vs. regional office), these stakeholders may possess various attributes (power, legitimacy, urgency) and are often categorised as ‘dominant’, ‘dangerous’, or ‘definitive’</w:t>
      </w:r>
      <w:r w:rsidR="007650A2" w:rsidRPr="000A6F01">
        <w:rPr>
          <w:lang w:val="en-GB"/>
        </w:rPr>
        <w:t>.</w:t>
      </w:r>
    </w:p>
    <w:p w14:paraId="1AF94A8B" w14:textId="56E5E3A0" w:rsidR="007650A2" w:rsidRPr="000A6F01" w:rsidRDefault="009239C4" w:rsidP="000F56FF">
      <w:pPr>
        <w:rPr>
          <w:lang w:val="en-GB"/>
        </w:rPr>
      </w:pPr>
      <w:r w:rsidRPr="009239C4">
        <w:rPr>
          <w:lang w:val="en-GB"/>
        </w:rPr>
        <w:t>Modern universities establish various partnerships, as these are vital for their development</w:t>
      </w:r>
      <w:r w:rsidR="007650A2" w:rsidRPr="000A6F01">
        <w:rPr>
          <w:lang w:val="en-GB"/>
        </w:rPr>
        <w:t xml:space="preserve">. </w:t>
      </w:r>
      <w:r w:rsidRPr="009239C4">
        <w:rPr>
          <w:lang w:val="en-GB"/>
        </w:rPr>
        <w:t>These involve cooperation with other universities, research institutions, businesses, NGOs, and other organisations</w:t>
      </w:r>
      <w:r w:rsidR="007650A2" w:rsidRPr="000A6F01">
        <w:rPr>
          <w:lang w:val="en-GB"/>
        </w:rPr>
        <w:t xml:space="preserve">. </w:t>
      </w:r>
      <w:r w:rsidRPr="009239C4">
        <w:rPr>
          <w:lang w:val="en-GB"/>
        </w:rPr>
        <w:t>As these partnerships are established on the basis of mutually beneficial cooperation, they typically exhibit legitimacy, sometimes urgency, but rarely power</w:t>
      </w:r>
      <w:r w:rsidR="00B757FE" w:rsidRPr="000A6F01">
        <w:rPr>
          <w:lang w:val="en-GB"/>
        </w:rPr>
        <w:t xml:space="preserve">. </w:t>
      </w:r>
      <w:r w:rsidRPr="009239C4">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A6F01">
        <w:rPr>
          <w:lang w:val="en-GB"/>
        </w:rPr>
        <w:t>. As many other organisations</w:t>
      </w:r>
      <w:r>
        <w:rPr>
          <w:lang w:val="en-GB"/>
        </w:rPr>
        <w:t>,</w:t>
      </w:r>
      <w:r w:rsidR="00B757FE" w:rsidRPr="000A6F01">
        <w:rPr>
          <w:lang w:val="en-GB"/>
        </w:rPr>
        <w:t xml:space="preserve"> universities also </w:t>
      </w:r>
      <w:r w:rsidR="00B757FE" w:rsidRPr="000A6F01">
        <w:rPr>
          <w:lang w:val="en-GB"/>
        </w:rPr>
        <w:lastRenderedPageBreak/>
        <w:t xml:space="preserve">have their suppliers. </w:t>
      </w:r>
      <w:r w:rsidRPr="009239C4">
        <w:rPr>
          <w:lang w:val="en-GB"/>
        </w:rPr>
        <w:t>Although the core processes of teaching and research may depend only slightly on suppliers’ provisions, there are areas that are highly dependent on certain suppliers</w:t>
      </w:r>
      <w:r w:rsidR="00B757FE" w:rsidRPr="000A6F01">
        <w:rPr>
          <w:lang w:val="en-GB"/>
        </w:rPr>
        <w:t xml:space="preserve">. </w:t>
      </w:r>
      <w:r w:rsidRPr="009239C4">
        <w:rPr>
          <w:lang w:val="en-GB"/>
        </w:rPr>
        <w:t>One example may be IT-related products and services</w:t>
      </w:r>
      <w:r w:rsidR="00B757FE" w:rsidRPr="000A6F01">
        <w:rPr>
          <w:lang w:val="en-GB"/>
        </w:rPr>
        <w:t xml:space="preserve">. </w:t>
      </w:r>
      <w:r w:rsidRPr="009239C4">
        <w:rPr>
          <w:lang w:val="en-GB"/>
        </w:rPr>
        <w:t>As many universities implemented remote and hybrid modes of learning, dependence on IT systems has grown significantly</w:t>
      </w:r>
      <w:r w:rsidR="00B757FE" w:rsidRPr="000A6F01">
        <w:rPr>
          <w:lang w:val="en-GB"/>
        </w:rPr>
        <w:t xml:space="preserve">. </w:t>
      </w:r>
      <w:r w:rsidRPr="009239C4">
        <w:rPr>
          <w:lang w:val="en-GB"/>
        </w:rPr>
        <w:t>Also, some scientific research areas require extensive technological resources, making suppliers very important stakeholders in those contexts</w:t>
      </w:r>
      <w:r w:rsidR="00B757FE" w:rsidRPr="000A6F01">
        <w:rPr>
          <w:lang w:val="en-GB"/>
        </w:rPr>
        <w:t xml:space="preserve">. </w:t>
      </w:r>
      <w:r w:rsidRPr="009239C4">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A6F01">
        <w:rPr>
          <w:lang w:val="en-GB"/>
        </w:rPr>
        <w:t>.</w:t>
      </w:r>
    </w:p>
    <w:p w14:paraId="60C41D18" w14:textId="28512B82" w:rsidR="00FC6EF5" w:rsidRPr="000A6F01" w:rsidRDefault="00FC6EF5" w:rsidP="000F56FF">
      <w:pPr>
        <w:rPr>
          <w:lang w:val="en-GB"/>
        </w:rPr>
      </w:pPr>
      <w:r w:rsidRPr="000A6F01">
        <w:rPr>
          <w:lang w:val="en-GB"/>
        </w:rPr>
        <w:t xml:space="preserve">HEIs operate within a broader social context. </w:t>
      </w:r>
      <w:r w:rsidR="009239C4" w:rsidRPr="009239C4">
        <w:rPr>
          <w:lang w:val="en-GB"/>
        </w:rPr>
        <w:t>Different groups of people have varying degrees of personal interest in them</w:t>
      </w:r>
      <w:r w:rsidRPr="000A6F01">
        <w:rPr>
          <w:lang w:val="en-GB"/>
        </w:rPr>
        <w:t xml:space="preserve">. </w:t>
      </w:r>
      <w:r w:rsidR="009239C4" w:rsidRPr="009239C4">
        <w:rPr>
          <w:lang w:val="en-GB"/>
        </w:rPr>
        <w:t>These include media representatives, local communities, and the general public</w:t>
      </w:r>
      <w:r w:rsidRPr="000A6F01">
        <w:rPr>
          <w:lang w:val="en-GB"/>
        </w:rPr>
        <w:t xml:space="preserve">. </w:t>
      </w:r>
      <w:r w:rsidR="009239C4" w:rsidRPr="009239C4">
        <w:rPr>
          <w:lang w:val="en-GB"/>
        </w:rPr>
        <w:t>These stakeholders often form opinions based on media coverage and external communications</w:t>
      </w:r>
      <w:r w:rsidRPr="000A6F01">
        <w:rPr>
          <w:lang w:val="en-GB"/>
        </w:rPr>
        <w:t xml:space="preserve">. </w:t>
      </w:r>
      <w:r w:rsidR="009239C4" w:rsidRPr="009239C4">
        <w:rPr>
          <w:lang w:val="en-GB"/>
        </w:rPr>
        <w:t>Their relationship with the university is likely marked by legitimacy only, placing them in the ‘discretionary’ or ‘insignificant’ stakeholder categories</w:t>
      </w:r>
      <w:r w:rsidRPr="000A6F01">
        <w:rPr>
          <w:lang w:val="en-GB"/>
        </w:rPr>
        <w:t>.</w:t>
      </w:r>
    </w:p>
    <w:p w14:paraId="5613F997" w14:textId="71BC50F5" w:rsidR="00B903CD" w:rsidRPr="000A6F01" w:rsidRDefault="009239C4" w:rsidP="000F56FF">
      <w:pPr>
        <w:rPr>
          <w:lang w:val="en-GB"/>
        </w:rPr>
      </w:pPr>
      <w:r w:rsidRPr="009239C4">
        <w:rPr>
          <w:lang w:val="en-GB"/>
        </w:rPr>
        <w:t>As can be noticed, different HEI stakeholder groups also vary in their level of knowledge about universities’ daily operations, circumstances, possibilities, and constraints</w:t>
      </w:r>
      <w:r w:rsidR="00FC6EF5" w:rsidRPr="000A6F01">
        <w:rPr>
          <w:lang w:val="en-GB"/>
        </w:rPr>
        <w:t xml:space="preserve">. </w:t>
      </w:r>
      <w:r w:rsidRPr="009239C4">
        <w:rPr>
          <w:lang w:val="en-GB"/>
        </w:rPr>
        <w:t>This affects the variety of their expectations regarding university performance and their perceptions of its service quality</w:t>
      </w:r>
      <w:r w:rsidR="00FC6EF5" w:rsidRPr="000A6F01">
        <w:rPr>
          <w:lang w:val="en-GB"/>
        </w:rPr>
        <w:t xml:space="preserve">. </w:t>
      </w:r>
      <w:r w:rsidRPr="009239C4">
        <w:rPr>
          <w:lang w:val="en-GB"/>
        </w:rPr>
        <w:t>As discussed before, one well-grounded approach in quality management research to assessing university quality is to measure stakeholders’ satisfaction</w:t>
      </w:r>
      <w:r w:rsidR="00802527" w:rsidRPr="000A6F01">
        <w:rPr>
          <w:lang w:val="en-GB"/>
        </w:rPr>
        <w:t xml:space="preserve">.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01E1EC7A" w:rsidR="00D71F1E" w:rsidRPr="000A6F01" w:rsidRDefault="00AC6C96" w:rsidP="00D71F1E">
      <w:pPr>
        <w:rPr>
          <w:lang w:val="en-GB"/>
        </w:rPr>
      </w:pPr>
      <w:r w:rsidRPr="000A6F01">
        <w:rPr>
          <w:lang w:val="en-GB"/>
        </w:rPr>
        <w:t xml:space="preserve">Universities serve multiple stakeholder groups. </w:t>
      </w:r>
      <w:r w:rsidR="006666D9" w:rsidRPr="006666D9">
        <w:rPr>
          <w:lang w:val="en-GB"/>
        </w:rPr>
        <w:t>Therefore, typical measures of performance developed and verified in business organisations are challenging to apply as a primary or general indicator</w:t>
      </w:r>
      <w:r w:rsidRPr="000A6F01">
        <w:rPr>
          <w:lang w:val="en-GB"/>
        </w:rPr>
        <w:t xml:space="preserve">. </w:t>
      </w:r>
      <w:r w:rsidR="006666D9" w:rsidRPr="006666D9">
        <w:rPr>
          <w:lang w:val="en-GB"/>
        </w:rPr>
        <w:t>As discussed in previous chapters of this work, there is no single stake</w:t>
      </w:r>
      <w:r w:rsidR="006666D9" w:rsidRPr="006666D9">
        <w:rPr>
          <w:lang w:val="en-GB"/>
        </w:rPr>
        <w:lastRenderedPageBreak/>
        <w:t>holder group of an HEI that fulfils all the criteria of a client in traditional business</w:t>
      </w:r>
      <w:r w:rsidRPr="000A6F01">
        <w:rPr>
          <w:lang w:val="en-GB"/>
        </w:rPr>
        <w:t xml:space="preserve">. </w:t>
      </w:r>
      <w:r w:rsidR="006666D9" w:rsidRPr="006666D9">
        <w:rPr>
          <w:lang w:val="en-GB"/>
        </w:rPr>
        <w:t>As is typical in quality management, customer-centricity must be applied to a set of stakeholder groups</w:t>
      </w:r>
      <w:r w:rsidRPr="000A6F01">
        <w:rPr>
          <w:lang w:val="en-GB"/>
        </w:rPr>
        <w:t xml:space="preserve">. </w:t>
      </w:r>
      <w:r w:rsidR="006666D9" w:rsidRPr="006666D9">
        <w:rPr>
          <w:lang w:val="en-GB"/>
        </w:rPr>
        <w:t>Although there is a wide body of research focusing on single groups of stakeholders (e.g., students) to determine the quality of services offered by HEIs and to use these measures to track improvements, this perspective is limited</w:t>
      </w:r>
      <w:r w:rsidR="00E03031" w:rsidRPr="000A6F01">
        <w:rPr>
          <w:lang w:val="en-GB"/>
        </w:rPr>
        <w:t xml:space="preserve">. </w:t>
      </w:r>
      <w:r w:rsidR="006666D9" w:rsidRPr="006666D9">
        <w:rPr>
          <w:lang w:val="en-GB"/>
        </w:rPr>
        <w:t>As has already been presented, for university management this is a too narrow approach, as it omits many other important stakeholder groups</w:t>
      </w:r>
      <w:r w:rsidR="00A433AD" w:rsidRPr="000A6F01">
        <w:rPr>
          <w:lang w:val="en-GB"/>
        </w:rPr>
        <w:t>.</w:t>
      </w:r>
    </w:p>
    <w:p w14:paraId="26E9AF9A" w14:textId="0BBA338B" w:rsidR="00C23E07" w:rsidRPr="000A6F01" w:rsidRDefault="006666D9" w:rsidP="00D71F1E">
      <w:pPr>
        <w:rPr>
          <w:lang w:val="en-GB"/>
        </w:rPr>
      </w:pPr>
      <w:r w:rsidRPr="006666D9">
        <w:rPr>
          <w:lang w:val="en-GB"/>
        </w:rPr>
        <w:t>The phenomenon of the prestige economy relates not only to the explanation of academics’ behaviours</w:t>
      </w:r>
      <w:r w:rsidR="00C23E07" w:rsidRPr="000A6F01">
        <w:rPr>
          <w:lang w:val="en-GB"/>
        </w:rPr>
        <w:t xml:space="preserve">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w:t>
      </w:r>
      <w:r w:rsidRPr="006666D9">
        <w:rPr>
          <w:lang w:val="en-GB"/>
        </w:rPr>
        <w:t>In assessing HEIs’ performance, reputation is an important parameter</w:t>
      </w:r>
      <w:r w:rsidR="00C23E07" w:rsidRPr="000A6F01">
        <w:rPr>
          <w:lang w:val="en-GB"/>
        </w:rPr>
        <w:t xml:space="preserve">. </w:t>
      </w:r>
      <w:r w:rsidRPr="006666D9">
        <w:rPr>
          <w:lang w:val="en-GB"/>
        </w:rPr>
        <w:t>This approach is reflected in multiple rankings that include a university’s reputation as one of the important components of the assessment</w:t>
      </w:r>
      <w:r w:rsidR="00C23E07" w:rsidRPr="000A6F01">
        <w:rPr>
          <w:lang w:val="en-GB"/>
        </w:rPr>
        <w:t xml:space="preserve">. </w:t>
      </w:r>
      <w:r w:rsidRPr="006666D9">
        <w:rPr>
          <w:lang w:val="en-GB"/>
        </w:rPr>
        <w:t>Some of the most recognised global university rankings assign nearly half of the overall score to reputation measures</w:t>
      </w:r>
      <w:r w:rsidR="0079334F" w:rsidRPr="000A6F01">
        <w:rPr>
          <w:lang w:val="en-GB"/>
        </w:rPr>
        <w:t xml:space="preserv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w:t>
      </w:r>
      <w:r w:rsidRPr="006666D9">
        <w:rPr>
          <w:lang w:val="en-GB"/>
        </w:rPr>
        <w:t>One of the most popular global rankings, the Shanghai Ranking, includes criteria related to reputation across all dimensions</w:t>
      </w:r>
      <w:r w:rsidR="0079334F" w:rsidRPr="000A6F01">
        <w:rPr>
          <w:lang w:val="en-GB"/>
        </w:rPr>
        <w:t xml:space="preserve">. </w:t>
      </w:r>
      <w:r w:rsidRPr="006666D9">
        <w:rPr>
          <w:lang w:val="en-GB"/>
        </w:rPr>
        <w:t>Even categories related to publications in the most prestigious scientific journals and numerous citations, in fact, reflect reputation</w:t>
      </w:r>
      <w:r w:rsidR="00D912FE" w:rsidRPr="000A6F01">
        <w:rPr>
          <w:lang w:val="en-GB"/>
        </w:rPr>
        <w:t xml:space="preserve">. </w:t>
      </w:r>
      <w:r w:rsidRPr="006666D9">
        <w:rPr>
          <w:lang w:val="en-GB"/>
        </w:rPr>
        <w:t xml:space="preserve">However,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w:t>
      </w:r>
      <w:r w:rsidRPr="006666D9">
        <w:rPr>
          <w:lang w:val="en-GB"/>
        </w:rPr>
        <w:t>includes only those categories that relate to an institution’s staff or alumni winning the most prestigious scientific prizes</w:t>
      </w:r>
      <w:r w:rsidR="00D912FE" w:rsidRPr="000A6F01">
        <w:rPr>
          <w:lang w:val="en-GB"/>
        </w:rPr>
        <w:t>.</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145A29"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69AD2270"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Prestige Criteri</w:t>
            </w:r>
            <w:r w:rsidR="006666D9">
              <w:rPr>
                <w:b/>
                <w:bCs w:val="0"/>
                <w:lang w:val="en-GB"/>
              </w:rPr>
              <w:t>a</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145A29"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145A29"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lastRenderedPageBreak/>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29446B75" w:rsidR="00C23E07" w:rsidRPr="000A6F01" w:rsidRDefault="00A52882" w:rsidP="00D71F1E">
      <w:pPr>
        <w:rPr>
          <w:lang w:val="en-GB"/>
        </w:rPr>
      </w:pPr>
      <w:r w:rsidRPr="000A6F01">
        <w:rPr>
          <w:lang w:val="en-GB"/>
        </w:rPr>
        <w:t xml:space="preserve">Source: </w:t>
      </w:r>
      <w:r w:rsidR="006666D9">
        <w:rPr>
          <w:lang w:val="en-GB"/>
        </w:rPr>
        <w:t>Authors’</w:t>
      </w:r>
      <w:r w:rsidRPr="000A6F01">
        <w:rPr>
          <w:lang w:val="en-GB"/>
        </w:rPr>
        <w:t xml:space="preserve"> analysis based on </w:t>
      </w:r>
      <w:r w:rsidR="004B6481" w:rsidRPr="000A6F01">
        <w:rPr>
          <w:lang w:val="en-GB"/>
        </w:rPr>
        <w:t xml:space="preserve">methodologies of Shanghai ranking 2024, QS World University Ranking 2026, Times Higher Education World University Rankings 2025, Round University Ranking 2025 </w:t>
      </w:r>
      <w:commentRangeStart w:id="31"/>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commentRangeEnd w:id="31"/>
      <w:r w:rsidR="006666D9">
        <w:rPr>
          <w:rStyle w:val="CommentReference"/>
          <w:rFonts w:eastAsia="Times New Roman"/>
          <w:szCs w:val="20"/>
          <w:lang w:eastAsia="pl-PL"/>
        </w:rPr>
        <w:commentReference w:id="31"/>
      </w:r>
    </w:p>
    <w:p w14:paraId="3C612804" w14:textId="4356AA85" w:rsidR="00C23E07" w:rsidRPr="000A6F01" w:rsidRDefault="00B43909" w:rsidP="00D71F1E">
      <w:pPr>
        <w:rPr>
          <w:lang w:val="en-GB"/>
        </w:rPr>
      </w:pPr>
      <w:r w:rsidRPr="00B43909">
        <w:rPr>
          <w:lang w:val="en-GB"/>
        </w:rPr>
        <w:t>An analysis of ranking methodologies also reveals an important finding about the measurement of reputation</w:t>
      </w:r>
      <w:r w:rsidR="00D912FE" w:rsidRPr="000A6F01">
        <w:rPr>
          <w:lang w:val="en-GB"/>
        </w:rPr>
        <w:t xml:space="preserve">. </w:t>
      </w:r>
      <w:r w:rsidRPr="00B43909">
        <w:rPr>
          <w:lang w:val="en-GB"/>
        </w:rPr>
        <w:t>Conducting such research requires significant resources to ensure its reliability across a broad range of institutions</w:t>
      </w:r>
      <w:r w:rsidR="00D912FE" w:rsidRPr="000A6F01">
        <w:rPr>
          <w:lang w:val="en-GB"/>
        </w:rPr>
        <w:t xml:space="preserve">. </w:t>
      </w:r>
      <w:r w:rsidRPr="00B43909">
        <w:rPr>
          <w:lang w:val="en-GB"/>
        </w:rPr>
        <w:t>Therefore, some ranking methodologies are changing, replacing reputation surveys with other sources of data that may be related to the same phenomenon</w:t>
      </w:r>
      <w:r w:rsidR="00D912FE" w:rsidRPr="000A6F01">
        <w:rPr>
          <w:lang w:val="en-GB"/>
        </w:rPr>
        <w:t xml:space="preserve">. </w:t>
      </w:r>
      <w:r w:rsidRPr="00B43909">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A6F01">
        <w:rPr>
          <w:lang w:val="en-GB"/>
        </w:rPr>
        <w:t xml:space="preserve">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w:t>
      </w:r>
      <w:r w:rsidRPr="00B43909">
        <w:rPr>
          <w:lang w:val="en-GB"/>
        </w:rPr>
        <w:t>This approach has allowed the authors of Webometrics to publish the ranking twice a year, which is also a unique feature</w:t>
      </w:r>
      <w:r w:rsidR="002375AF" w:rsidRPr="000A6F01">
        <w:rPr>
          <w:lang w:val="en-GB"/>
        </w:rPr>
        <w:t>.</w:t>
      </w:r>
    </w:p>
    <w:p w14:paraId="12D9B2F6" w14:textId="657F1A8B" w:rsidR="00ED55F2" w:rsidRPr="000A6F01" w:rsidRDefault="004B6481" w:rsidP="00BA0520">
      <w:pPr>
        <w:rPr>
          <w:lang w:val="en-GB"/>
        </w:rPr>
      </w:pPr>
      <w:r w:rsidRPr="000A6F01">
        <w:rPr>
          <w:lang w:val="en-GB"/>
        </w:rPr>
        <w:t xml:space="preserve">Another characteristic of the reputation measures is that they describe long-term trends. </w:t>
      </w:r>
      <w:r w:rsidR="008C2BEB" w:rsidRPr="008C2BEB">
        <w:rPr>
          <w:lang w:val="en-GB"/>
        </w:rPr>
        <w:t>However, although they seem to reflect well the perception of a university’s performance, they typically do not respond in the short term to actions taken by university management or to improvements within its processes</w:t>
      </w:r>
      <w:r w:rsidR="00B05157" w:rsidRPr="000A6F01">
        <w:rPr>
          <w:lang w:val="en-GB"/>
        </w:rPr>
        <w:t xml:space="preserve">. </w:t>
      </w:r>
      <w:r w:rsidR="008C2BEB" w:rsidRPr="008C2BEB">
        <w:rPr>
          <w:lang w:val="en-GB"/>
        </w:rPr>
        <w:t>Another important factor is that most stakeholders who can be surveyed to assess HEIs’ reputation are not aware of the daily operations of the institution</w:t>
      </w:r>
      <w:r w:rsidR="00B05157" w:rsidRPr="000A6F01">
        <w:rPr>
          <w:lang w:val="en-GB"/>
        </w:rPr>
        <w:t xml:space="preserve">. </w:t>
      </w:r>
      <w:r w:rsidR="008C2BEB" w:rsidRPr="008C2BEB">
        <w:rPr>
          <w:lang w:val="en-GB"/>
        </w:rPr>
        <w:t xml:space="preserve">This results in a very loose connection between short-term actions and </w:t>
      </w:r>
      <w:r w:rsidR="008C2BEB" w:rsidRPr="008C2BEB">
        <w:rPr>
          <w:lang w:val="en-GB"/>
        </w:rPr>
        <w:lastRenderedPageBreak/>
        <w:t>the awareness of the majority of respondents</w:t>
      </w:r>
      <w:r w:rsidR="00B05157" w:rsidRPr="000A6F01">
        <w:rPr>
          <w:lang w:val="en-GB"/>
        </w:rPr>
        <w:t xml:space="preserve">. </w:t>
      </w:r>
      <w:r w:rsidR="008C2BEB" w:rsidRPr="008C2BEB">
        <w:rPr>
          <w:lang w:val="en-GB"/>
        </w:rPr>
        <w:t>Additionally, it should be considered that well-known rankings published for many years also influence widespread opinions about universities’ reputation</w:t>
      </w:r>
      <w:r w:rsidR="00B05157" w:rsidRPr="000A6F01">
        <w:rPr>
          <w:lang w:val="en-GB"/>
        </w:rPr>
        <w:t xml:space="preserve">. </w:t>
      </w:r>
      <w:r w:rsidR="008C2BEB" w:rsidRPr="008C2BEB">
        <w:rPr>
          <w:lang w:val="en-GB"/>
        </w:rPr>
        <w:t xml:space="preserve">Therefore, it may currently be doubted whether the results of reputation surveys reflect the </w:t>
      </w:r>
      <w:r w:rsidR="008C2BEB">
        <w:rPr>
          <w:lang w:val="en-GB"/>
        </w:rPr>
        <w:t>‘</w:t>
      </w:r>
      <w:r w:rsidR="008C2BEB" w:rsidRPr="008C2BEB">
        <w:rPr>
          <w:lang w:val="en-GB"/>
        </w:rPr>
        <w:t>real</w:t>
      </w:r>
      <w:r w:rsidR="008C2BEB">
        <w:rPr>
          <w:lang w:val="en-GB"/>
        </w:rPr>
        <w:t>’</w:t>
      </w:r>
      <w:r w:rsidR="008C2BEB" w:rsidRPr="008C2BEB">
        <w:rPr>
          <w:lang w:val="en-GB"/>
        </w:rPr>
        <w:t xml:space="preserve"> reputation or merely the ranking positions from previous years</w:t>
      </w:r>
      <w:r w:rsidR="00B05157" w:rsidRPr="000A6F01">
        <w:rPr>
          <w:lang w:val="en-GB"/>
        </w:rPr>
        <w:t>.</w:t>
      </w:r>
      <w:r w:rsidR="00765FB0" w:rsidRPr="000A6F01">
        <w:rPr>
          <w:lang w:val="en-GB"/>
        </w:rPr>
        <w:t xml:space="preserve"> </w:t>
      </w:r>
      <w:r w:rsidR="00ED55F2" w:rsidRPr="000A6F01">
        <w:rPr>
          <w:lang w:val="en-GB"/>
        </w:rPr>
        <w:t xml:space="preserve">There are also other rankings that aim to measure results for students. </w:t>
      </w:r>
      <w:r w:rsidR="008C2BEB" w:rsidRPr="008C2BEB">
        <w:rPr>
          <w:lang w:val="en-GB"/>
        </w:rPr>
        <w:t>For example, the Financial Times ranking of business schools is based on surveys of alumni to measure their income after graduation and income changes over three years</w:t>
      </w:r>
      <w:r w:rsidR="0096137E" w:rsidRPr="000A6F01">
        <w:rPr>
          <w:lang w:val="en-GB"/>
        </w:rPr>
        <w:t xml:space="preserve">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w:t>
      </w:r>
      <w:r w:rsidR="008C2BEB" w:rsidRPr="008C2BEB">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A6F01">
        <w:rPr>
          <w:lang w:val="en-GB"/>
        </w:rPr>
        <w:t xml:space="preserve">. </w:t>
      </w:r>
      <w:r w:rsidR="008C2BEB" w:rsidRPr="008C2BEB">
        <w:rPr>
          <w:lang w:val="en-GB"/>
        </w:rPr>
        <w:t xml:space="preserve">A good example is the Polish </w:t>
      </w:r>
      <w:proofErr w:type="spellStart"/>
      <w:r w:rsidR="008C2BEB" w:rsidRPr="008C2BEB">
        <w:rPr>
          <w:i/>
          <w:iCs/>
          <w:lang w:val="en-GB"/>
        </w:rPr>
        <w:t>Perspektywy</w:t>
      </w:r>
      <w:proofErr w:type="spellEnd"/>
      <w:r w:rsidR="008C2BEB" w:rsidRPr="008C2BEB">
        <w:rPr>
          <w:lang w:val="en-GB"/>
        </w:rPr>
        <w:t xml:space="preserve"> ranking, which, since its 2016 release, has included in its methodology a reference to the results of the Polish Graduate Tracking System</w:t>
      </w:r>
      <w:r w:rsidR="00BA0520" w:rsidRPr="000A6F01">
        <w:rPr>
          <w:lang w:val="en-GB"/>
        </w:rPr>
        <w:t xml:space="preserve">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w:t>
      </w:r>
      <w:r w:rsidR="008C2BEB" w:rsidRPr="008C2BEB">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0A6F01">
        <w:rPr>
          <w:lang w:val="en-GB"/>
        </w:rPr>
        <w:t xml:space="preserve">(ca. 15-20%). </w:t>
      </w:r>
      <w:r w:rsidR="008C2BEB" w:rsidRPr="008C2BEB">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w:t>
      </w:r>
      <w:r w:rsidR="008C2BEB" w:rsidRPr="008C2BEB">
        <w:rPr>
          <w:lang w:val="en-GB"/>
        </w:rPr>
        <w:t>However, as this is a typical situation nowadays, any measurement based on that assumption must also consider the impact of other patterns of students’ choices when results are analysed</w:t>
      </w:r>
      <w:r w:rsidR="002056C4" w:rsidRPr="000A6F01">
        <w:rPr>
          <w:lang w:val="en-GB"/>
        </w:rPr>
        <w:t>.</w:t>
      </w:r>
    </w:p>
    <w:p w14:paraId="10435F0E" w14:textId="3347B58A" w:rsidR="00765FB0" w:rsidRPr="000A6F01" w:rsidRDefault="00145A29" w:rsidP="00B05157">
      <w:pPr>
        <w:rPr>
          <w:lang w:val="en-GB"/>
        </w:rPr>
      </w:pPr>
      <w:r w:rsidRPr="00145A29">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0A6F01">
        <w:rPr>
          <w:lang w:val="en-GB"/>
        </w:rPr>
        <w:t>.</w:t>
      </w:r>
      <w:r w:rsidR="002056C4" w:rsidRPr="000A6F01">
        <w:rPr>
          <w:lang w:val="en-GB"/>
        </w:rPr>
        <w:t xml:space="preserve"> </w:t>
      </w:r>
      <w:r w:rsidRPr="00145A29">
        <w:rPr>
          <w:lang w:val="en-GB"/>
        </w:rPr>
        <w:t>An alternative approach to measurement in universities is the adaptation of well-known commercial market standard measures</w:t>
      </w:r>
      <w:r w:rsidR="002056C4" w:rsidRPr="000A6F01">
        <w:rPr>
          <w:lang w:val="en-GB"/>
        </w:rPr>
        <w:t xml:space="preserve">. </w:t>
      </w:r>
      <w:r w:rsidR="00223272" w:rsidRPr="000A6F01">
        <w:rPr>
          <w:lang w:val="en-GB"/>
        </w:rPr>
        <w:t xml:space="preserve">One of the most </w:t>
      </w:r>
      <w:r w:rsidR="00223272" w:rsidRPr="000A6F01">
        <w:rPr>
          <w:lang w:val="en-GB"/>
        </w:rPr>
        <w:lastRenderedPageBreak/>
        <w:t>popular</w:t>
      </w:r>
      <w:r>
        <w:rPr>
          <w:lang w:val="en-GB"/>
        </w:rPr>
        <w:t>,</w:t>
      </w:r>
      <w:r w:rsidR="00223272" w:rsidRPr="000A6F01">
        <w:rPr>
          <w:lang w:val="en-GB"/>
        </w:rPr>
        <w:t xml:space="preserve">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00765FB0" w:rsidRPr="000A6F01">
        <w:rPr>
          <w:lang w:val="en-GB"/>
        </w:rPr>
        <w:t xml:space="preserve"> is the Net Promoter Score (NPS).</w:t>
      </w:r>
      <w:r w:rsidR="00223272" w:rsidRPr="000A6F01">
        <w:rPr>
          <w:lang w:val="en-GB"/>
        </w:rPr>
        <w:t xml:space="preserve"> </w:t>
      </w:r>
      <w:r w:rsidRPr="00145A29">
        <w:rPr>
          <w:lang w:val="en-GB"/>
        </w:rPr>
        <w:t>Research reveals that measures of satisfaction and NPS are similarly effective from a management perspective</w:t>
      </w:r>
      <w:r w:rsidR="00223272" w:rsidRPr="000A6F01">
        <w:rPr>
          <w:lang w:val="en-GB"/>
        </w:rPr>
        <w:t xml:space="preserve">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w:t>
      </w:r>
      <w:r w:rsidRPr="00145A29">
        <w:rPr>
          <w:lang w:val="en-GB"/>
        </w:rPr>
        <w:t>For educational organisations such as HEIs, which must take into account the voices of a wide range of stakeholders, measures of satisfaction appear to be highly relevant</w:t>
      </w:r>
      <w:r w:rsidR="009577A6" w:rsidRPr="000A6F01">
        <w:rPr>
          <w:lang w:val="en-GB"/>
        </w:rPr>
        <w:t xml:space="preserve">. </w:t>
      </w:r>
      <w:r w:rsidRPr="00145A29">
        <w:rPr>
          <w:lang w:val="en-GB"/>
        </w:rPr>
        <w:t>This hypothesis is supported by the guidance contained in the ISO 21001:2018 standard, where the satisfaction of different stakeholder groups is mentioned 33 times</w:t>
      </w:r>
      <w:r w:rsidR="009577A6" w:rsidRPr="000A6F01">
        <w:rPr>
          <w:lang w:val="en-GB"/>
        </w:rPr>
        <w:t xml:space="preserve">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w:t>
      </w:r>
      <w:r w:rsidRPr="00145A29">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0A6F01">
        <w:rPr>
          <w:lang w:val="en-GB"/>
        </w:rPr>
        <w:t xml:space="preserve">. </w:t>
      </w:r>
      <w:r w:rsidRPr="00145A29">
        <w:rPr>
          <w:lang w:val="en-GB"/>
        </w:rPr>
        <w:t>The assumption underlying such a measurement concept is that everyone, when pursuing studies or contributing to the overall processes of the HEI, seeks satisfaction with the outcomes achieved</w:t>
      </w:r>
      <w:r w:rsidR="009577A6" w:rsidRPr="000A6F01">
        <w:rPr>
          <w:lang w:val="en-GB"/>
        </w:rPr>
        <w:t xml:space="preserve">. </w:t>
      </w:r>
      <w:r w:rsidRPr="00145A29">
        <w:rPr>
          <w:lang w:val="en-GB"/>
        </w:rPr>
        <w:t>In the context of universities, the metric developed on the basis of this concept is the Stakeholder Satisfaction Index (SSI)</w:t>
      </w:r>
      <w:r w:rsidR="009577A6" w:rsidRPr="000A6F01">
        <w:rPr>
          <w:lang w:val="en-GB"/>
        </w:rPr>
        <w:t xml:space="preserve">. This is an aggregated index </w:t>
      </w:r>
      <w:r w:rsidRPr="00145A29">
        <w:rPr>
          <w:lang w:val="en-GB"/>
        </w:rPr>
        <w:t xml:space="preserve">constructed </w:t>
      </w:r>
      <w:r w:rsidR="009577A6" w:rsidRPr="000A6F01">
        <w:rPr>
          <w:lang w:val="en-GB"/>
        </w:rPr>
        <w:t xml:space="preserve">from measurements of satisfaction among selected stakeholder groups. </w:t>
      </w:r>
      <w:r w:rsidRPr="00145A29">
        <w:rPr>
          <w:lang w:val="en-GB"/>
        </w:rPr>
        <w:t>Similarly to customer satisfaction measures used in commercial companies, it is based on a single main question: “All in all, how satisfied or unsatisfied are you with …”</w:t>
      </w:r>
      <w:r w:rsidR="00B5655C" w:rsidRPr="000A6F01">
        <w:rPr>
          <w:lang w:val="en-GB"/>
        </w:rPr>
        <w:t xml:space="preserve">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w:t>
      </w:r>
      <w:r w:rsidRPr="00145A29">
        <w:rPr>
          <w:lang w:val="en-GB"/>
        </w:rPr>
        <w:t>The subject of this question must be adjusted to the area of interest of the specific stakeholder group under investigation</w:t>
      </w:r>
      <w:r w:rsidR="00B5655C" w:rsidRPr="000A6F01">
        <w:rPr>
          <w:lang w:val="en-GB"/>
        </w:rPr>
        <w:t xml:space="preserve">. </w:t>
      </w:r>
      <w:r w:rsidRPr="00145A29">
        <w:rPr>
          <w:lang w:val="en-GB"/>
        </w:rPr>
        <w:t>For example, students should be asked about their satisfaction with the educational services they receive, whereas employee groups could be asked about their satisfaction with their work</w:t>
      </w:r>
      <w:r w:rsidR="003A39DB" w:rsidRPr="000A6F01">
        <w:rPr>
          <w:lang w:val="en-GB"/>
        </w:rPr>
        <w:t xml:space="preserve">. </w:t>
      </w:r>
      <w:r w:rsidRPr="00145A29">
        <w:rPr>
          <w:lang w:val="en-GB"/>
        </w:rPr>
        <w:t>The scale used for this measurement method is typically the seven-point Likert scale</w:t>
      </w:r>
      <w:r w:rsidR="00B5655C" w:rsidRPr="000A6F01">
        <w:rPr>
          <w:lang w:val="en-GB"/>
        </w:rPr>
        <w:t xml:space="preserv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Pr="00145A29">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0A6F01">
        <w:rPr>
          <w:lang w:val="en-GB"/>
        </w:rPr>
        <w:t>.</w:t>
      </w:r>
      <w:r w:rsidR="0065333F" w:rsidRPr="000A6F01">
        <w:rPr>
          <w:lang w:val="en-GB"/>
        </w:rPr>
        <w:t xml:space="preserve"> </w:t>
      </w:r>
      <w:r w:rsidRPr="00145A29">
        <w:rPr>
          <w:lang w:val="en-GB"/>
        </w:rPr>
        <w:t>Various meth</w:t>
      </w:r>
      <w:r w:rsidRPr="00145A29">
        <w:rPr>
          <w:lang w:val="en-GB"/>
        </w:rPr>
        <w:lastRenderedPageBreak/>
        <w:t>ods can be used to determine these weights, depending on the research objective. These may include both expert-based approaches and those relying on empirical studies to establish the strength of the mutual influence of individual stakeholder groups and organisations (or groups of organisations) on one another</w:t>
      </w:r>
      <w:r w:rsidR="0065333F" w:rsidRPr="000A6F01">
        <w:rPr>
          <w:lang w:val="en-GB"/>
        </w:rPr>
        <w:t>.</w:t>
      </w:r>
    </w:p>
    <w:p w14:paraId="430C07CF" w14:textId="4D333D99" w:rsidR="0065333F" w:rsidRPr="000A6F01" w:rsidRDefault="007811F1" w:rsidP="0065333F">
      <w:pPr>
        <w:rPr>
          <w:lang w:val="en-GB"/>
        </w:rPr>
      </w:pPr>
      <w:r w:rsidRPr="007811F1">
        <w:rPr>
          <w:lang w:val="en-GB"/>
        </w:rPr>
        <w:t>The Stakeholder Satisfaction Index (SSI) can be calculated using the following formula</w:t>
      </w:r>
      <w:r w:rsidR="0065333F" w:rsidRPr="000A6F01">
        <w:rPr>
          <w:lang w:val="en-GB"/>
        </w:rPr>
        <w:t>:</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2AA23E0F"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4FD4A39B" w14:textId="529B82B0"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 xml:space="preserve">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EB293E4" w:rsidR="0065333F" w:rsidRPr="000A6F01" w:rsidRDefault="007811F1" w:rsidP="0065333F">
      <w:pPr>
        <w:rPr>
          <w:lang w:val="en-GB"/>
        </w:rPr>
      </w:pPr>
      <w:r w:rsidRPr="007811F1">
        <w:rPr>
          <w:lang w:val="en-GB"/>
        </w:rPr>
        <w:t xml:space="preserve">In the simplest case, assuming that the weights of the individual components of the SSI are equal, the formula for the simplified SSI </w:t>
      </w:r>
      <w:r w:rsidR="0065333F" w:rsidRPr="000A6F01">
        <w:rPr>
          <w:lang w:val="en-GB"/>
        </w:rPr>
        <w:t>(SSI</w:t>
      </w:r>
      <w:r w:rsidR="00C94A13" w:rsidRPr="000A6F01">
        <w:rPr>
          <w:rFonts w:ascii="Cambria Math" w:hAnsi="Cambria Math" w:cs="Cambria Math"/>
          <w:vertAlign w:val="subscript"/>
          <w:lang w:val="en-GB"/>
        </w:rPr>
        <w:t>(</w:t>
      </w:r>
      <w:proofErr w:type="spellStart"/>
      <w:r w:rsidR="00C94A13" w:rsidRPr="000A6F01">
        <w:rPr>
          <w:rFonts w:ascii="Cambria Math" w:hAnsi="Cambria Math" w:cs="Cambria Math"/>
          <w:vertAlign w:val="subscript"/>
          <w:lang w:val="en-GB"/>
        </w:rPr>
        <w:t>simpl</w:t>
      </w:r>
      <w:proofErr w:type="spellEnd"/>
      <w:r w:rsidR="00C94A13" w:rsidRPr="000A6F01">
        <w:rPr>
          <w:rFonts w:ascii="Cambria Math" w:hAnsi="Cambria Math" w:cs="Cambria Math"/>
          <w:vertAlign w:val="subscript"/>
          <w:lang w:val="en-GB"/>
        </w:rPr>
        <w:t>)</w:t>
      </w:r>
      <w:r w:rsidR="0065333F"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w:t>
      </w:r>
      <w:proofErr w:type="spellStart"/>
      <w:r w:rsidRPr="000A6F01">
        <w:rPr>
          <w:b/>
          <w:bCs/>
          <w:sz w:val="28"/>
          <w:szCs w:val="24"/>
          <w:vertAlign w:val="subscript"/>
          <w:lang w:val="en-GB"/>
        </w:rPr>
        <w:t>simpl</w:t>
      </w:r>
      <w:proofErr w:type="spellEnd"/>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AE5A260"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xml:space="preserve">– number of all stakeholder groups </w:t>
      </w:r>
      <w:r w:rsidR="007811F1" w:rsidRPr="007811F1">
        <w:rPr>
          <w:i/>
          <w:iCs/>
          <w:lang w:val="en-GB"/>
        </w:rPr>
        <w:t>included in the stud</w:t>
      </w:r>
      <w:r w:rsidR="007811F1">
        <w:rPr>
          <w:i/>
          <w:iCs/>
          <w:lang w:val="en-GB"/>
        </w:rPr>
        <w:t>y</w:t>
      </w:r>
    </w:p>
    <w:p w14:paraId="5D0977C1" w14:textId="7C1F7183" w:rsidR="0065333F" w:rsidRPr="000A6F01" w:rsidRDefault="007811F1" w:rsidP="0065333F">
      <w:pPr>
        <w:rPr>
          <w:lang w:val="en-GB"/>
        </w:rPr>
      </w:pPr>
      <w:r w:rsidRPr="007811F1">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0A6F01">
        <w:rPr>
          <w:lang w:val="en-GB"/>
        </w:rPr>
        <w:t xml:space="preserve">. </w:t>
      </w:r>
      <w:r w:rsidRPr="007811F1">
        <w:rPr>
          <w:lang w:val="en-GB"/>
        </w:rPr>
        <w:t>As the variety of stakeholder groups in universities is typically quite extensive, some of them may need to be asked about more than one area of satisfaction</w:t>
      </w:r>
      <w:r w:rsidR="00C94A13" w:rsidRPr="000A6F01">
        <w:rPr>
          <w:lang w:val="en-GB"/>
        </w:rPr>
        <w:t xml:space="preserve">. </w:t>
      </w:r>
      <w:r w:rsidRPr="007811F1">
        <w:rPr>
          <w:lang w:val="en-GB"/>
        </w:rPr>
        <w:t xml:space="preserve">In such cases, even the partial SSI must be calculated, taking into account equal or unequal weights of the individual questions relevant </w:t>
      </w:r>
      <w:r w:rsidRPr="007811F1">
        <w:rPr>
          <w:lang w:val="en-GB"/>
        </w:rPr>
        <w:lastRenderedPageBreak/>
        <w:t>to the assessment of a single stakeholder group</w:t>
      </w:r>
      <w:r w:rsidR="00D35201" w:rsidRPr="000A6F01">
        <w:rPr>
          <w:lang w:val="en-GB"/>
        </w:rPr>
        <w:t>. For this</w:t>
      </w:r>
      <w:r>
        <w:rPr>
          <w:lang w:val="en-GB"/>
        </w:rPr>
        <w:t>,</w:t>
      </w:r>
      <w:r w:rsidR="00D35201" w:rsidRPr="000A6F01">
        <w:rPr>
          <w:lang w:val="en-GB"/>
        </w:rPr>
        <w:t xml:space="preserve">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B4E7F0C"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w:t>
      </w:r>
      <w:r w:rsidR="007811F1">
        <w:rPr>
          <w:i/>
          <w:iCs/>
          <w:lang w:val="en-GB"/>
        </w:rPr>
        <w:t>criteria</w:t>
      </w:r>
      <w:r w:rsidR="00D35201" w:rsidRPr="000A6F01">
        <w:rPr>
          <w:i/>
          <w:iCs/>
          <w:lang w:val="en-GB"/>
        </w:rPr>
        <w:t xml:space="preserve"> </w:t>
      </w:r>
      <w:r w:rsidR="00D35201" w:rsidRPr="000A6F01">
        <w:rPr>
          <w:i/>
          <w:iCs/>
          <w:lang w:val="en-GB"/>
        </w:rPr>
        <w:br/>
      </w:r>
      <w:r w:rsidRPr="000A6F01">
        <w:rPr>
          <w:i/>
          <w:iCs/>
          <w:lang w:val="en-GB"/>
        </w:rPr>
        <w:t xml:space="preserve">(unit: </w:t>
      </w:r>
      <w:r w:rsidR="007811F1">
        <w:rPr>
          <w:i/>
          <w:iCs/>
          <w:lang w:val="en-GB"/>
        </w:rPr>
        <w:t>percentage</w:t>
      </w:r>
      <w:r w:rsidRPr="000A6F01">
        <w:rPr>
          <w:i/>
          <w:iCs/>
          <w:lang w:val="en-GB"/>
        </w:rPr>
        <w:t>)</w:t>
      </w:r>
    </w:p>
    <w:p w14:paraId="72556A03" w14:textId="040E6891"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w:t>
      </w:r>
      <w:r w:rsidR="007811F1">
        <w:rPr>
          <w:i/>
          <w:iCs/>
          <w:lang w:val="en-GB"/>
        </w:rPr>
        <w:t>criteria</w:t>
      </w:r>
      <w:r w:rsidRPr="000A6F01">
        <w:rPr>
          <w:i/>
          <w:iCs/>
          <w:lang w:val="en-GB"/>
        </w:rPr>
        <w:br/>
        <w:t xml:space="preserve">(unit: </w:t>
      </w:r>
      <w:r w:rsidR="007811F1">
        <w:rPr>
          <w:i/>
          <w:iCs/>
          <w:lang w:val="en-GB"/>
        </w:rPr>
        <w:t>percentage</w:t>
      </w:r>
      <w:r w:rsidRPr="000A6F01">
        <w:rPr>
          <w:i/>
          <w:iCs/>
          <w:lang w:val="en-GB"/>
        </w:rPr>
        <w:t xml:space="preserve">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proofErr w:type="spellStart"/>
      <w:r w:rsidRPr="000A6F01">
        <w:rPr>
          <w:b/>
          <w:bCs/>
          <w:i/>
          <w:iCs/>
          <w:lang w:val="en-GB"/>
        </w:rPr>
        <w:t>i</w:t>
      </w:r>
      <w:proofErr w:type="spellEnd"/>
      <w:r w:rsidRPr="000A6F01">
        <w:rPr>
          <w:i/>
          <w:iCs/>
          <w:lang w:val="en-GB"/>
        </w:rPr>
        <w:t xml:space="preserve"> – the number of evaluated criteria</w:t>
      </w:r>
    </w:p>
    <w:p w14:paraId="657CCC1B" w14:textId="3E03F074"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 xml:space="preserve">evaluated </w:t>
      </w:r>
      <w:r w:rsidR="007811F1">
        <w:rPr>
          <w:i/>
          <w:iCs/>
          <w:lang w:val="en-GB"/>
        </w:rPr>
        <w:t>criteria</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39B5D804" w:rsidR="00C94A13" w:rsidRPr="000A6F01" w:rsidRDefault="007811F1" w:rsidP="0065333F">
      <w:pPr>
        <w:rPr>
          <w:lang w:val="en-GB"/>
        </w:rPr>
      </w:pPr>
      <w:r w:rsidRPr="007811F1">
        <w:rPr>
          <w:lang w:val="en-GB"/>
        </w:rPr>
        <w:t>To calculate the rating value of a given criterion, the average score of all responses to the relevant question in the research instrument should be used</w:t>
      </w:r>
      <w:r w:rsidR="000570B2" w:rsidRPr="000A6F01">
        <w:rPr>
          <w:lang w:val="en-GB"/>
        </w:rPr>
        <w:t xml:space="preserve">. </w:t>
      </w:r>
      <w:r w:rsidRPr="007811F1">
        <w:rPr>
          <w:lang w:val="en-GB"/>
        </w:rPr>
        <w:t>When using more than one satisfaction-related question, it is recommended to employ questionnaires containing statements on various aspects of satisfaction</w:t>
      </w:r>
      <w:r w:rsidR="000570B2" w:rsidRPr="000A6F01">
        <w:rPr>
          <w:lang w:val="en-GB"/>
        </w:rPr>
        <w:t xml:space="preserve">. </w:t>
      </w:r>
      <w:r w:rsidRPr="007811F1">
        <w:rPr>
          <w:lang w:val="en-GB"/>
        </w:rPr>
        <w:t>Responses can then be recorded on a seven-point Likert scale, ranging from</w:t>
      </w:r>
      <w:r w:rsidR="000570B2" w:rsidRPr="000A6F01">
        <w:rPr>
          <w:lang w:val="en-GB"/>
        </w:rPr>
        <w:t xml:space="preserve"> </w:t>
      </w:r>
      <w:r w:rsidR="000570B2" w:rsidRPr="000A6F01">
        <w:rPr>
          <w:i/>
          <w:iCs/>
          <w:lang w:val="en-GB"/>
        </w:rPr>
        <w:t>1 = strongly disagree to 7 = strongly agree</w:t>
      </w:r>
      <w:r w:rsidR="000570B2" w:rsidRPr="000A6F01">
        <w:rPr>
          <w:lang w:val="en-GB"/>
        </w:rPr>
        <w:t xml:space="preserve">. </w:t>
      </w:r>
      <w:r w:rsidRPr="007811F1">
        <w:rPr>
          <w:lang w:val="en-GB"/>
        </w:rPr>
        <w:t>This approach ensures consistency of the research instrument and increases the likelihood of obtaining results with fewer errors in respondents’ answers</w:t>
      </w:r>
      <w:r w:rsidR="000570B2" w:rsidRPr="000A6F01">
        <w:rPr>
          <w:lang w:val="en-GB"/>
        </w:rPr>
        <w:t>.</w:t>
      </w:r>
    </w:p>
    <w:p w14:paraId="3F751683" w14:textId="1125EBC4" w:rsidR="00346439" w:rsidRPr="000A6F01" w:rsidRDefault="006E1C11" w:rsidP="00D71F1E">
      <w:pPr>
        <w:rPr>
          <w:lang w:val="en-GB"/>
        </w:rPr>
      </w:pPr>
      <w:r w:rsidRPr="006E1C11">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0A6F01">
        <w:rPr>
          <w:lang w:val="en-GB"/>
        </w:rPr>
        <w:t xml:space="preserve">. </w:t>
      </w:r>
      <w:r w:rsidRPr="006E1C11">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0A6F01">
        <w:rPr>
          <w:lang w:val="en-GB"/>
        </w:rPr>
        <w:t xml:space="preserve">. </w:t>
      </w:r>
      <w:r w:rsidRPr="006E1C11">
        <w:rPr>
          <w:lang w:val="en-GB"/>
        </w:rPr>
        <w:t>Prior to the quantitative research, it is recommended to conduct interviews with several representatives of each relevant stakeholder group as part of the qualitative research</w:t>
      </w:r>
      <w:r w:rsidR="004A4A51" w:rsidRPr="000A6F01">
        <w:rPr>
          <w:lang w:val="en-GB"/>
        </w:rPr>
        <w:t xml:space="preserve">. </w:t>
      </w:r>
      <w:r w:rsidRPr="006E1C11">
        <w:rPr>
          <w:lang w:val="en-GB"/>
        </w:rPr>
        <w:t xml:space="preserve">Such qualitative insights into stakeholders’ satisfaction and the factors shaping it can contribute to the improved design of questions in </w:t>
      </w:r>
      <w:r w:rsidRPr="006E1C11">
        <w:rPr>
          <w:lang w:val="en-GB"/>
        </w:rPr>
        <w:lastRenderedPageBreak/>
        <w:t>the quantitative survey</w:t>
      </w:r>
      <w:r w:rsidR="004A4A51" w:rsidRPr="000A6F01">
        <w:rPr>
          <w:lang w:val="en-GB"/>
        </w:rPr>
        <w:t xml:space="preserve">. </w:t>
      </w:r>
      <w:r w:rsidRPr="006E1C11">
        <w:rPr>
          <w:lang w:val="en-GB"/>
        </w:rPr>
        <w:t>At a later stage, when analysing the quantitative research results, the knowledge gained from the interviews may also lead to better improvement ideas</w:t>
      </w:r>
      <w:r w:rsidR="004A4A51" w:rsidRPr="000A6F01">
        <w:rPr>
          <w:lang w:val="en-GB"/>
        </w:rPr>
        <w:t xml:space="preserve">. </w:t>
      </w:r>
      <w:r w:rsidRPr="006E1C11">
        <w:rPr>
          <w:lang w:val="en-GB"/>
        </w:rPr>
        <w:t>The implementation of improvements should form part of the ongoing development process of the organisation</w:t>
      </w:r>
      <w:r w:rsidR="004A4A51" w:rsidRPr="000A6F01">
        <w:rPr>
          <w:lang w:val="en-GB"/>
        </w:rPr>
        <w:t xml:space="preserve">. </w:t>
      </w:r>
      <w:r w:rsidRPr="006E1C11">
        <w:rPr>
          <w:lang w:val="en-GB"/>
        </w:rPr>
        <w:t>Continuous improvement is one of the fundamental concepts of Quality Management</w:t>
      </w:r>
      <w:r w:rsidR="004A4A51" w:rsidRPr="000A6F01">
        <w:rPr>
          <w:lang w:val="en-GB"/>
        </w:rPr>
        <w:t xml:space="preserve">. </w:t>
      </w:r>
      <w:r w:rsidRPr="006E1C11">
        <w:rPr>
          <w:lang w:val="en-GB"/>
        </w:rPr>
        <w:t>A more detailed elaboration on the foundations of Quality Management will be presented in the following chapter</w:t>
      </w:r>
      <w:r w:rsidR="004A4A51" w:rsidRPr="000A6F01">
        <w:rPr>
          <w:lang w:val="en-GB"/>
        </w:rPr>
        <w:t>.</w:t>
      </w:r>
    </w:p>
    <w:p w14:paraId="76C327B7" w14:textId="6A359E8B" w:rsidR="009A4ED7" w:rsidRPr="000A6F01" w:rsidRDefault="009A4ED7" w:rsidP="009A4ED7">
      <w:pPr>
        <w:pStyle w:val="Heading1"/>
        <w:rPr>
          <w:lang w:val="en-GB"/>
        </w:rPr>
      </w:pPr>
      <w:bookmarkStart w:id="32" w:name="_Ref205276623"/>
      <w:r w:rsidRPr="000A6F01">
        <w:rPr>
          <w:lang w:val="en-GB"/>
        </w:rPr>
        <w:lastRenderedPageBreak/>
        <w:t>Foundations of Quality Management</w:t>
      </w:r>
      <w:r w:rsidR="00B47E2B" w:rsidRPr="000A6F01">
        <w:rPr>
          <w:lang w:val="en-GB"/>
        </w:rPr>
        <w:t xml:space="preserve"> [40-60]</w:t>
      </w:r>
      <w:bookmarkEnd w:id="32"/>
    </w:p>
    <w:p w14:paraId="034C03FF" w14:textId="285B79C3" w:rsidR="009A4ED7" w:rsidRPr="000A6F01" w:rsidRDefault="009A4ED7" w:rsidP="009A4ED7">
      <w:pPr>
        <w:pStyle w:val="Heading2"/>
        <w:rPr>
          <w:lang w:val="en-GB"/>
        </w:rPr>
      </w:pPr>
      <w:bookmarkStart w:id="33" w:name="_Ref206484838"/>
      <w:r w:rsidRPr="000A6F01">
        <w:rPr>
          <w:color w:val="C00000"/>
          <w:lang w:val="en-GB"/>
        </w:rPr>
        <w:t>The Concept of Quality</w:t>
      </w:r>
      <w:r w:rsidR="00137286" w:rsidRPr="000A6F01">
        <w:rPr>
          <w:lang w:val="en-GB"/>
        </w:rPr>
        <w:t xml:space="preserve"> (PGR)</w:t>
      </w:r>
      <w:bookmarkEnd w:id="33"/>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0A6F01">
        <w:rPr>
          <w:rFonts w:eastAsia="Times New Roman"/>
          <w:color w:val="1C1C1A"/>
          <w:szCs w:val="24"/>
          <w:lang w:val="en-GB"/>
        </w:rPr>
        <w:t>Westerheijden</w:t>
      </w:r>
      <w:proofErr w:type="spellEnd"/>
      <w:r w:rsidRPr="000A6F01">
        <w:rPr>
          <w:rFonts w:eastAsia="Times New Roman"/>
          <w:color w:val="1C1C1A"/>
          <w:szCs w:val="24"/>
          <w:lang w:val="en-GB"/>
        </w:rPr>
        <w:t xml:space="preserve">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0A6F01">
        <w:rPr>
          <w:rFonts w:eastAsia="Times New Roman"/>
          <w:color w:val="1C1C1A"/>
          <w:szCs w:val="24"/>
          <w:lang w:val="en-GB"/>
        </w:rPr>
        <w:t>Gallifa</w:t>
      </w:r>
      <w:proofErr w:type="spellEnd"/>
      <w:r w:rsidRPr="000A6F01">
        <w:rPr>
          <w:rFonts w:eastAsia="Times New Roman"/>
          <w:color w:val="1C1C1A"/>
          <w:szCs w:val="24"/>
          <w:lang w:val="en-GB"/>
        </w:rPr>
        <w:t xml:space="preserve"> and P. </w:t>
      </w:r>
      <w:proofErr w:type="spellStart"/>
      <w:r w:rsidRPr="000A6F01">
        <w:rPr>
          <w:rFonts w:eastAsia="Times New Roman"/>
          <w:color w:val="1C1C1A"/>
          <w:szCs w:val="24"/>
          <w:lang w:val="en-GB"/>
        </w:rPr>
        <w:t>Batalle</w:t>
      </w:r>
      <w:proofErr w:type="spellEnd"/>
      <w:r w:rsidRPr="000A6F01">
        <w:rPr>
          <w:rFonts w:eastAsia="Times New Roman"/>
          <w:color w:val="1C1C1A"/>
          <w:szCs w:val="24"/>
          <w:lang w:val="en-GB"/>
        </w:rPr>
        <w:t xml:space="preserve"> proposed the following definitions of the quality dimensions that constitute the SERVQUAL model (</w:t>
      </w:r>
      <w:proofErr w:type="spellStart"/>
      <w:r w:rsidRPr="000A6F01">
        <w:rPr>
          <w:rFonts w:eastAsia="Times New Roman"/>
          <w:color w:val="1C1C1A"/>
          <w:szCs w:val="24"/>
          <w:lang w:val="en-GB"/>
        </w:rPr>
        <w:t>Gallifa&amp;Batalle</w:t>
      </w:r>
      <w:proofErr w:type="spellEnd"/>
      <w:r w:rsidRPr="000A6F01">
        <w:rPr>
          <w:rFonts w:eastAsia="Times New Roman"/>
          <w:color w:val="1C1C1A"/>
          <w:szCs w:val="24"/>
          <w:lang w:val="en-GB"/>
        </w:rPr>
        <w:t>,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 xml:space="preserve">Concerning the identification of gaps that enable the determination of the level of service quality in the SERVQUAL method, </w:t>
      </w:r>
      <w:proofErr w:type="spellStart"/>
      <w:r w:rsidRPr="000A6F01">
        <w:rPr>
          <w:rFonts w:eastAsia="Times New Roman"/>
          <w:color w:val="1C1C1A"/>
          <w:szCs w:val="24"/>
          <w:lang w:val="en-GB"/>
        </w:rPr>
        <w:t>Hrnciar</w:t>
      </w:r>
      <w:proofErr w:type="spellEnd"/>
      <w:r w:rsidRPr="000A6F01">
        <w:rPr>
          <w:rFonts w:eastAsia="Times New Roman"/>
          <w:color w:val="1C1C1A"/>
          <w:szCs w:val="24"/>
          <w:lang w:val="en-GB"/>
        </w:rPr>
        <w:t xml:space="preserve"> and </w:t>
      </w:r>
      <w:proofErr w:type="spellStart"/>
      <w:r w:rsidRPr="000A6F01">
        <w:rPr>
          <w:rFonts w:eastAsia="Times New Roman"/>
          <w:color w:val="1C1C1A"/>
          <w:szCs w:val="24"/>
          <w:lang w:val="en-GB"/>
        </w:rPr>
        <w:t>Madzik</w:t>
      </w:r>
      <w:proofErr w:type="spellEnd"/>
      <w:r w:rsidRPr="000A6F01">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0A6F01">
        <w:rPr>
          <w:rFonts w:eastAsia="Times New Roman"/>
          <w:color w:val="1C1C1A"/>
          <w:szCs w:val="24"/>
          <w:lang w:val="en-GB"/>
        </w:rPr>
        <w:t>Hrnciar&amp;Madzík</w:t>
      </w:r>
      <w:proofErr w:type="spellEnd"/>
      <w:r w:rsidRPr="000A6F01">
        <w:rPr>
          <w:rFonts w:eastAsia="Times New Roman"/>
          <w:color w:val="1C1C1A"/>
          <w:szCs w:val="24"/>
          <w:lang w:val="en-GB"/>
        </w:rPr>
        <w:t>,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0A6F01">
        <w:rPr>
          <w:rFonts w:eastAsia="Times New Roman"/>
          <w:color w:val="1C1C1A"/>
          <w:szCs w:val="24"/>
          <w:lang w:val="en-GB"/>
        </w:rPr>
        <w:t>the</w:t>
      </w:r>
      <w:proofErr w:type="spellEnd"/>
      <w:r w:rsidRPr="000A6F01">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0A6F01">
        <w:rPr>
          <w:rFonts w:eastAsia="Times New Roman"/>
          <w:color w:val="1C1C1A"/>
          <w:szCs w:val="24"/>
          <w:lang w:val="en-GB"/>
        </w:rPr>
        <w:t>Senthilkumar&amp;Arulraj</w:t>
      </w:r>
      <w:proofErr w:type="spellEnd"/>
      <w:r w:rsidRPr="000A6F01">
        <w:rPr>
          <w:rFonts w:eastAsia="Times New Roman"/>
          <w:color w:val="1C1C1A"/>
          <w:szCs w:val="24"/>
          <w:lang w:val="en-GB"/>
        </w:rPr>
        <w:t>,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w:t>
      </w:r>
      <w:proofErr w:type="spellStart"/>
      <w:r w:rsidRPr="000A6F01">
        <w:rPr>
          <w:rFonts w:eastAsia="Times New Roman"/>
          <w:color w:val="1C1C1A"/>
          <w:szCs w:val="24"/>
          <w:lang w:val="en-GB"/>
        </w:rPr>
        <w:t>Gupta&amp;Kaushik</w:t>
      </w:r>
      <w:proofErr w:type="spellEnd"/>
      <w:r w:rsidRPr="000A6F01">
        <w:rPr>
          <w:rFonts w:eastAsia="Times New Roman"/>
          <w:color w:val="1C1C1A"/>
          <w:szCs w:val="24"/>
          <w:lang w:val="en-GB"/>
        </w:rPr>
        <w:t>,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0A6F01">
        <w:rPr>
          <w:rFonts w:eastAsia="Times New Roman"/>
          <w:color w:val="1C1C1A"/>
          <w:szCs w:val="24"/>
          <w:lang w:val="en-GB"/>
        </w:rPr>
        <w:t>Owlia</w:t>
      </w:r>
      <w:proofErr w:type="spellEnd"/>
      <w:r w:rsidRPr="000A6F01">
        <w:rPr>
          <w:rFonts w:eastAsia="Times New Roman"/>
          <w:color w:val="1C1C1A"/>
          <w:szCs w:val="24"/>
          <w:lang w:val="en-GB"/>
        </w:rPr>
        <w:t xml:space="preserve"> and E. Aspinwall (1996), M. </w:t>
      </w:r>
      <w:proofErr w:type="spellStart"/>
      <w:r w:rsidRPr="000A6F01">
        <w:rPr>
          <w:rFonts w:eastAsia="Times New Roman"/>
          <w:color w:val="1C1C1A"/>
          <w:szCs w:val="24"/>
          <w:lang w:val="en-GB"/>
        </w:rPr>
        <w:t>Lalovic</w:t>
      </w:r>
      <w:proofErr w:type="spellEnd"/>
      <w:r w:rsidRPr="000A6F01">
        <w:rPr>
          <w:rFonts w:eastAsia="Times New Roman"/>
          <w:color w:val="1C1C1A"/>
          <w:szCs w:val="24"/>
          <w:lang w:val="en-GB"/>
        </w:rPr>
        <w:t xml:space="preserve"> (2002), S. Lagrosen and co-authors (Lagrosen et al., 2004), or M.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and co-authors (</w:t>
      </w:r>
      <w:proofErr w:type="spellStart"/>
      <w:r w:rsidRPr="000A6F01">
        <w:rPr>
          <w:rFonts w:eastAsia="Times New Roman"/>
          <w:color w:val="1C1C1A"/>
          <w:szCs w:val="24"/>
          <w:lang w:val="en-GB"/>
        </w:rPr>
        <w:t>Tsinidou</w:t>
      </w:r>
      <w:proofErr w:type="spellEnd"/>
      <w:r w:rsidRPr="000A6F01">
        <w:rPr>
          <w:rFonts w:eastAsia="Times New Roman"/>
          <w:color w:val="1C1C1A"/>
          <w:szCs w:val="24"/>
          <w:lang w:val="en-GB"/>
        </w:rPr>
        <w:t xml:space="preserve">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145A29"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145A29"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145A29"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145A29"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0A6F01">
        <w:rPr>
          <w:lang w:val="en-GB"/>
        </w:rPr>
        <w:t>Olaskoaga</w:t>
      </w:r>
      <w:proofErr w:type="spellEnd"/>
      <w:r w:rsidRPr="000A6F01">
        <w:rPr>
          <w:lang w:val="en-GB"/>
        </w:rPr>
        <w:t>-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0A6F01">
        <w:rPr>
          <w:lang w:val="en-GB"/>
        </w:rPr>
        <w:t>Sarrico</w:t>
      </w:r>
      <w:proofErr w:type="spellEnd"/>
      <w:r w:rsidRPr="000A6F01">
        <w:rPr>
          <w:lang w:val="en-GB"/>
        </w:rPr>
        <w:t xml:space="preserve">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4" w:name="_Ref206484980"/>
      <w:r w:rsidRPr="000A6F01">
        <w:rPr>
          <w:color w:val="C00000"/>
          <w:lang w:val="en-GB"/>
        </w:rPr>
        <w:t>Category of Excellence</w:t>
      </w:r>
      <w:r w:rsidR="00137286" w:rsidRPr="000A6F01">
        <w:rPr>
          <w:lang w:val="en-GB"/>
        </w:rPr>
        <w:t xml:space="preserve"> (PGR)</w:t>
      </w:r>
      <w:bookmarkEnd w:id="34"/>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w:t>
      </w:r>
      <w:proofErr w:type="spellStart"/>
      <w:r w:rsidRPr="000A6F01">
        <w:rPr>
          <w:rFonts w:eastAsia="Times New Roman"/>
          <w:color w:val="1C1C1A"/>
          <w:szCs w:val="24"/>
          <w:lang w:val="en-GB"/>
        </w:rPr>
        <w:t>Rostan&amp;Vaira</w:t>
      </w:r>
      <w:proofErr w:type="spellEnd"/>
      <w:r w:rsidRPr="000A6F01">
        <w:rPr>
          <w:rFonts w:eastAsia="Times New Roman"/>
          <w:color w:val="1C1C1A"/>
          <w:szCs w:val="24"/>
          <w:lang w:val="en-GB"/>
        </w:rPr>
        <w:t>,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 xml:space="preserve">S. </w:t>
      </w:r>
      <w:proofErr w:type="spellStart"/>
      <w:r w:rsidRPr="000A6F01">
        <w:rPr>
          <w:rFonts w:eastAsia="Times New Roman"/>
          <w:color w:val="1C1C1A"/>
          <w:szCs w:val="24"/>
          <w:lang w:val="en-GB"/>
        </w:rPr>
        <w:t>Marginson</w:t>
      </w:r>
      <w:proofErr w:type="spellEnd"/>
      <w:r w:rsidRPr="000A6F01">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0A6F01">
        <w:rPr>
          <w:rFonts w:eastAsia="Times New Roman"/>
          <w:color w:val="1C1C1A"/>
          <w:szCs w:val="24"/>
          <w:lang w:val="en-GB"/>
        </w:rPr>
        <w:t>Bleikie</w:t>
      </w:r>
      <w:proofErr w:type="spellEnd"/>
      <w:r w:rsidRPr="000A6F01">
        <w:rPr>
          <w:rFonts w:eastAsia="Times New Roman"/>
          <w:color w:val="1C1C1A"/>
          <w:szCs w:val="24"/>
          <w:lang w:val="en-GB"/>
        </w:rPr>
        <w:t>,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0A6F01">
        <w:rPr>
          <w:rFonts w:eastAsia="Times New Roman"/>
          <w:color w:val="1C1C1A"/>
          <w:szCs w:val="24"/>
          <w:lang w:val="en-GB"/>
        </w:rPr>
        <w:t>Rosa&amp;Amaral</w:t>
      </w:r>
      <w:proofErr w:type="spellEnd"/>
      <w:r w:rsidRPr="000A6F01">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0A6F01">
        <w:rPr>
          <w:rFonts w:eastAsia="Times New Roman"/>
          <w:color w:val="1C1C1A"/>
          <w:szCs w:val="24"/>
          <w:lang w:val="en-GB"/>
        </w:rPr>
        <w:t>Laurett&amp;Mendes</w:t>
      </w:r>
      <w:proofErr w:type="spellEnd"/>
      <w:r w:rsidRPr="000A6F01">
        <w:rPr>
          <w:rFonts w:eastAsia="Times New Roman"/>
          <w:color w:val="1C1C1A"/>
          <w:szCs w:val="24"/>
          <w:lang w:val="en-GB"/>
        </w:rPr>
        <w:t>,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5"/>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5"/>
      <w:r w:rsidRPr="000A6F01">
        <w:rPr>
          <w:rStyle w:val="CommentReference"/>
          <w:rFonts w:eastAsia="Times New Roman"/>
          <w:szCs w:val="20"/>
          <w:lang w:val="en-GB" w:eastAsia="pl-PL"/>
        </w:rPr>
        <w:commentReference w:id="35"/>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6" w:name="_Ref206485304"/>
      <w:r w:rsidRPr="000A6F01">
        <w:rPr>
          <w:color w:val="C00000"/>
          <w:lang w:val="en-GB"/>
        </w:rPr>
        <w:t>The Quality Assurance Approach</w:t>
      </w:r>
      <w:r w:rsidR="00137286" w:rsidRPr="000A6F01">
        <w:rPr>
          <w:lang w:val="en-GB"/>
        </w:rPr>
        <w:t xml:space="preserve"> (PGR)</w:t>
      </w:r>
      <w:bookmarkEnd w:id="36"/>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0A6F01">
        <w:rPr>
          <w:rFonts w:eastAsia="Times New Roman"/>
          <w:color w:val="1C1C1A"/>
          <w:szCs w:val="24"/>
          <w:lang w:val="en-GB"/>
        </w:rPr>
        <w:t>Harvey&amp;Newton</w:t>
      </w:r>
      <w:proofErr w:type="spellEnd"/>
      <w:r w:rsidRPr="000A6F01">
        <w:rPr>
          <w:rFonts w:eastAsia="Times New Roman"/>
          <w:color w:val="1C1C1A"/>
          <w:szCs w:val="24"/>
          <w:lang w:val="en-GB"/>
        </w:rPr>
        <w:t>,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145A29"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145A29"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145A29"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145A29"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145A29"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145A29"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145A29"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145A29"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145A29"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145A29"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145A29"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145A29"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145A29"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145A29"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145A29"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145A29"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145A29"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145A29"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145A29"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145A29"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145A29"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145A29"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145A29"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145A29"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145A29"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145A29"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145A29"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145A29"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145A29"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145A29"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145A29"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0A6F01">
        <w:rPr>
          <w:rFonts w:eastAsia="Times New Roman"/>
          <w:color w:val="1C1C1A"/>
          <w:szCs w:val="24"/>
          <w:lang w:val="en-GB"/>
        </w:rPr>
        <w:t>Loukkola</w:t>
      </w:r>
      <w:proofErr w:type="spellEnd"/>
      <w:r w:rsidRPr="000A6F01">
        <w:rPr>
          <w:rFonts w:eastAsia="Times New Roman"/>
          <w:color w:val="1C1C1A"/>
          <w:szCs w:val="24"/>
          <w:lang w:val="en-GB"/>
        </w:rPr>
        <w:t xml:space="preserve">,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7" w:name="_Ref201845693"/>
      <w:r w:rsidRPr="000A6F01">
        <w:rPr>
          <w:color w:val="C00000"/>
          <w:lang w:val="en-GB"/>
        </w:rPr>
        <w:t>Quality Culture</w:t>
      </w:r>
      <w:r w:rsidR="00137286" w:rsidRPr="000A6F01">
        <w:rPr>
          <w:lang w:val="en-GB"/>
        </w:rPr>
        <w:t xml:space="preserve"> (PGR)</w:t>
      </w:r>
      <w:bookmarkEnd w:id="37"/>
    </w:p>
    <w:p w14:paraId="525CBBCB" w14:textId="77777777" w:rsidR="00A731F0" w:rsidRPr="000A6F01" w:rsidRDefault="00A731F0" w:rsidP="00A731F0">
      <w:pPr>
        <w:pStyle w:val="BodyText"/>
        <w:ind w:right="85" w:firstLine="567"/>
        <w:rPr>
          <w:szCs w:val="24"/>
          <w:lang w:val="en-GB"/>
        </w:rPr>
      </w:pPr>
      <w:bookmarkStart w:id="38"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0A6F01">
        <w:rPr>
          <w:color w:val="1C1C1A"/>
          <w:szCs w:val="24"/>
          <w:lang w:val="en-GB"/>
        </w:rPr>
        <w:t>Bendermacher</w:t>
      </w:r>
      <w:proofErr w:type="spellEnd"/>
      <w:r w:rsidRPr="000A6F01">
        <w:rPr>
          <w:color w:val="1C1C1A"/>
          <w:szCs w:val="24"/>
          <w:lang w:val="en-GB"/>
        </w:rPr>
        <w:t xml:space="preserve">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9" w:name="_MON_1781967859"/>
    <w:bookmarkEnd w:id="39"/>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551124"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 xml:space="preserve">G. </w:t>
      </w:r>
      <w:proofErr w:type="spellStart"/>
      <w:r w:rsidRPr="000A6F01">
        <w:rPr>
          <w:color w:val="1C1C1A"/>
          <w:szCs w:val="24"/>
          <w:lang w:val="en-GB"/>
        </w:rPr>
        <w:t>Bendermacher</w:t>
      </w:r>
      <w:proofErr w:type="spellEnd"/>
      <w:r w:rsidRPr="000A6F01">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145A29"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145A29"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proofErr w:type="spellStart"/>
      <w:r w:rsidRPr="000A6F01">
        <w:rPr>
          <w:rStyle w:val="QuoteChar"/>
          <w:rFonts w:ascii="Times New Roman" w:hAnsi="Times New Roman"/>
          <w:i w:val="0"/>
          <w:iCs w:val="0"/>
          <w:szCs w:val="24"/>
          <w:lang w:val="en-GB"/>
        </w:rPr>
        <w:t>Bendermacher</w:t>
      </w:r>
      <w:proofErr w:type="spellEnd"/>
      <w:r w:rsidRPr="000A6F01">
        <w:rPr>
          <w:rStyle w:val="QuoteChar"/>
          <w:rFonts w:ascii="Times New Roman" w:hAnsi="Times New Roman"/>
          <w:i w:val="0"/>
          <w:iCs w:val="0"/>
          <w:szCs w:val="24"/>
          <w:lang w:val="en-GB"/>
        </w:rPr>
        <w:t xml:space="preserve">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40" w:name="_MON_1813997371"/>
    <w:bookmarkEnd w:id="40"/>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551125"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8"/>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1" w:name="_Ref205277718"/>
      <w:r w:rsidRPr="000A6F01">
        <w:rPr>
          <w:lang w:val="en-GB"/>
        </w:rPr>
        <w:lastRenderedPageBreak/>
        <w:t>Quality Management Concepts and Methodologies for Higher Education</w:t>
      </w:r>
      <w:r w:rsidR="00B47E2B" w:rsidRPr="000A6F01">
        <w:rPr>
          <w:lang w:val="en-GB"/>
        </w:rPr>
        <w:t xml:space="preserve"> [40-60]</w:t>
      </w:r>
      <w:bookmarkEnd w:id="41"/>
    </w:p>
    <w:p w14:paraId="73E3FFC5" w14:textId="5C4F127B" w:rsidR="009A4ED7" w:rsidRPr="000A6F01" w:rsidRDefault="00137286" w:rsidP="00137286">
      <w:pPr>
        <w:pStyle w:val="Heading2"/>
        <w:rPr>
          <w:lang w:val="en-GB"/>
        </w:rPr>
      </w:pPr>
      <w:bookmarkStart w:id="42" w:name="_Ref202177278"/>
      <w:r w:rsidRPr="000A6F01">
        <w:rPr>
          <w:color w:val="C00000"/>
          <w:lang w:val="en-GB"/>
        </w:rPr>
        <w:t>Total Quality Management (TQM) as the Basis of Improvement</w:t>
      </w:r>
      <w:r w:rsidRPr="000A6F01">
        <w:rPr>
          <w:lang w:val="en-GB"/>
        </w:rPr>
        <w:t xml:space="preserve"> (PGR)</w:t>
      </w:r>
      <w:bookmarkEnd w:id="42"/>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proofErr w:type="spellStart"/>
      <w:r w:rsidRPr="000A6F01">
        <w:rPr>
          <w:color w:val="1C1C1A"/>
          <w:szCs w:val="24"/>
          <w:lang w:val="en-GB"/>
        </w:rPr>
        <w:t>Stuelpnagel</w:t>
      </w:r>
      <w:proofErr w:type="spellEnd"/>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 xml:space="preserve">Research conducted by S. </w:t>
      </w:r>
      <w:proofErr w:type="spellStart"/>
      <w:r w:rsidRPr="000A6F01">
        <w:rPr>
          <w:color w:val="1C1C1A"/>
          <w:szCs w:val="24"/>
          <w:lang w:val="en-GB"/>
        </w:rPr>
        <w:t>Trapitsin</w:t>
      </w:r>
      <w:proofErr w:type="spellEnd"/>
      <w:r w:rsidRPr="000A6F01">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3" w:name="_Ref206485972"/>
      <w:r w:rsidRPr="000A6F01">
        <w:rPr>
          <w:color w:val="C00000"/>
          <w:lang w:val="en-GB"/>
        </w:rPr>
        <w:t>Lean Management</w:t>
      </w:r>
      <w:r w:rsidRPr="000A6F01">
        <w:rPr>
          <w:lang w:val="en-GB"/>
        </w:rPr>
        <w:t xml:space="preserve"> (PGR)</w:t>
      </w:r>
      <w:bookmarkEnd w:id="43"/>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proofErr w:type="spellStart"/>
      <w:r w:rsidRPr="000A6F01">
        <w:rPr>
          <w:color w:val="1C1C1A"/>
          <w:szCs w:val="24"/>
          <w:lang w:val="en-GB"/>
        </w:rPr>
        <w:t>Mathaisel</w:t>
      </w:r>
      <w:proofErr w:type="spellEnd"/>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w:t>
      </w:r>
      <w:proofErr w:type="spellStart"/>
      <w:r w:rsidRPr="000A6F01">
        <w:rPr>
          <w:color w:val="1C1C1A"/>
          <w:szCs w:val="24"/>
          <w:lang w:val="en-GB"/>
        </w:rPr>
        <w:t>muda</w:t>
      </w:r>
      <w:proofErr w:type="spellEnd"/>
      <w:r w:rsidRPr="000A6F01">
        <w:rPr>
          <w:color w:val="1C1C1A"/>
          <w:szCs w:val="24"/>
          <w:lang w:val="en-GB"/>
        </w:rPr>
        <w:t>) in the context of higher education institutions [</w:t>
      </w:r>
      <w:proofErr w:type="spellStart"/>
      <w:r w:rsidRPr="000A6F01">
        <w:rPr>
          <w:color w:val="1C1C1A"/>
          <w:szCs w:val="24"/>
          <w:lang w:val="en-GB"/>
        </w:rPr>
        <w:t>Dahlgaard&amp;Østergaard</w:t>
      </w:r>
      <w:proofErr w:type="spellEnd"/>
      <w:r w:rsidRPr="000A6F01">
        <w:rPr>
          <w:color w:val="1C1C1A"/>
          <w:szCs w:val="24"/>
          <w:lang w:val="en-GB"/>
        </w:rPr>
        <w:t xml:space="preserve">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w:t>
      </w:r>
      <w:proofErr w:type="spellStart"/>
      <w:r w:rsidRPr="000A6F01">
        <w:rPr>
          <w:i/>
          <w:color w:val="1C1C1A"/>
          <w:szCs w:val="24"/>
          <w:lang w:val="en-GB"/>
        </w:rPr>
        <w:t>muda</w:t>
      </w:r>
      <w:proofErr w:type="spellEnd"/>
      <w:r w:rsidRPr="000A6F01">
        <w:rPr>
          <w:i/>
          <w:color w:val="1C1C1A"/>
          <w:szCs w:val="24"/>
          <w:lang w:val="en-GB"/>
        </w:rPr>
        <w:t>)</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w:t>
      </w:r>
      <w:proofErr w:type="spellStart"/>
      <w:r w:rsidRPr="000A6F01">
        <w:rPr>
          <w:color w:val="1C1C1A"/>
          <w:szCs w:val="24"/>
          <w:lang w:val="en-GB"/>
        </w:rPr>
        <w:t>LeanHE</w:t>
      </w:r>
      <w:proofErr w:type="spellEnd"/>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 xml:space="preserve">The idea of creating the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 xml:space="preserve">born in 2013. It was renamed </w:t>
      </w:r>
      <w:proofErr w:type="spellStart"/>
      <w:r w:rsidRPr="000A6F01">
        <w:rPr>
          <w:color w:val="1C1C1A"/>
          <w:szCs w:val="24"/>
          <w:lang w:val="en-GB"/>
        </w:rPr>
        <w:t>LeanHE</w:t>
      </w:r>
      <w:proofErr w:type="spellEnd"/>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w:t>
      </w:r>
      <w:proofErr w:type="spellStart"/>
      <w:r w:rsidRPr="000A6F01">
        <w:rPr>
          <w:color w:val="1C1C1A"/>
          <w:spacing w:val="-7"/>
          <w:szCs w:val="24"/>
          <w:lang w:val="en-GB"/>
        </w:rPr>
        <w:t>LeanHE</w:t>
      </w:r>
      <w:proofErr w:type="spellEnd"/>
      <w:r w:rsidRPr="000A6F01">
        <w:rPr>
          <w:color w:val="1C1C1A"/>
          <w:spacing w:val="-7"/>
          <w:szCs w:val="24"/>
          <w:lang w:val="en-GB"/>
        </w:rPr>
        <w:t xml:space="preserv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 xml:space="preserve">The </w:t>
      </w:r>
      <w:proofErr w:type="spellStart"/>
      <w:r w:rsidRPr="000A6F01">
        <w:rPr>
          <w:color w:val="1C1C1A"/>
          <w:szCs w:val="24"/>
          <w:lang w:val="en-GB"/>
        </w:rPr>
        <w:t>LeanHE</w:t>
      </w:r>
      <w:proofErr w:type="spellEnd"/>
      <w:r w:rsidRPr="000A6F01">
        <w:rPr>
          <w:color w:val="1C1C1A"/>
          <w:szCs w:val="24"/>
          <w:lang w:val="en-GB"/>
        </w:rPr>
        <w:t xml:space="preserve"> organisation brings together approximately 60 universities in 3 regional sections: European, American and Australian-Asian (leanhe.org). The mission of </w:t>
      </w:r>
      <w:proofErr w:type="spellStart"/>
      <w:r w:rsidRPr="000A6F01">
        <w:rPr>
          <w:color w:val="1C1C1A"/>
          <w:szCs w:val="24"/>
          <w:lang w:val="en-GB"/>
        </w:rPr>
        <w:t>LeanHE</w:t>
      </w:r>
      <w:proofErr w:type="spellEnd"/>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4" w:name="_Ref205289755"/>
      <w:r w:rsidRPr="000A6F01">
        <w:rPr>
          <w:color w:val="C00000"/>
          <w:lang w:val="en-GB"/>
        </w:rPr>
        <w:t>Six Sigma and Lean Six Sigma</w:t>
      </w:r>
      <w:r w:rsidRPr="000A6F01">
        <w:rPr>
          <w:lang w:val="en-GB"/>
        </w:rPr>
        <w:t xml:space="preserve"> (PGR)</w:t>
      </w:r>
      <w:bookmarkEnd w:id="44"/>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0A6F01">
        <w:rPr>
          <w:color w:val="1C1C1A"/>
          <w:szCs w:val="24"/>
          <w:lang w:val="en-GB"/>
        </w:rPr>
        <w:t>Kanigolla</w:t>
      </w:r>
      <w:proofErr w:type="spellEnd"/>
      <w:r w:rsidRPr="000A6F01">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proofErr w:type="spellStart"/>
      <w:r w:rsidRPr="000A6F01">
        <w:rPr>
          <w:color w:val="1C1C1A"/>
          <w:szCs w:val="24"/>
          <w:lang w:val="en-GB"/>
        </w:rPr>
        <w:t>Heriott</w:t>
      </w:r>
      <w:proofErr w:type="spellEnd"/>
      <w:r w:rsidRPr="000A6F01">
        <w:rPr>
          <w:color w:val="1C1C1A"/>
          <w:szCs w:val="24"/>
          <w:lang w:val="en-GB"/>
        </w:rPr>
        <w: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5" w:name="_Ref206486156"/>
      <w:r w:rsidRPr="000A6F01">
        <w:rPr>
          <w:color w:val="C00000"/>
          <w:lang w:val="en-GB"/>
        </w:rPr>
        <w:t>Normative Management Systems</w:t>
      </w:r>
      <w:r w:rsidRPr="000A6F01">
        <w:rPr>
          <w:lang w:val="en-GB"/>
        </w:rPr>
        <w:t xml:space="preserve"> (PGR)</w:t>
      </w:r>
      <w:bookmarkEnd w:id="45"/>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 xml:space="preserve">As a result of their empirical research, K. O'Mahony and T. </w:t>
      </w:r>
      <w:proofErr w:type="spellStart"/>
      <w:r w:rsidRPr="000A6F01">
        <w:rPr>
          <w:color w:val="1C1C1A"/>
          <w:szCs w:val="24"/>
          <w:lang w:val="en-GB"/>
        </w:rPr>
        <w:t>Garavan</w:t>
      </w:r>
      <w:proofErr w:type="spellEnd"/>
      <w:r w:rsidRPr="000A6F01">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0A6F01">
        <w:rPr>
          <w:color w:val="1C1C1A"/>
          <w:szCs w:val="24"/>
          <w:lang w:val="en-GB"/>
        </w:rPr>
        <w:t>Garavan</w:t>
      </w:r>
      <w:proofErr w:type="spellEnd"/>
      <w:r w:rsidRPr="000A6F01">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0A6F01">
        <w:rPr>
          <w:color w:val="1C1C1A"/>
          <w:szCs w:val="24"/>
          <w:lang w:val="en-GB"/>
        </w:rPr>
        <w:t>O'Mahony&amp;Garavan</w:t>
      </w:r>
      <w:proofErr w:type="spellEnd"/>
      <w:r w:rsidRPr="000A6F01">
        <w:rPr>
          <w:color w:val="1C1C1A"/>
          <w:szCs w:val="24"/>
          <w:lang w:val="en-GB"/>
        </w:rPr>
        <w:t>,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w:t>
      </w:r>
      <w:proofErr w:type="spellStart"/>
      <w:r w:rsidRPr="000A6F01">
        <w:rPr>
          <w:color w:val="1C1C1A"/>
          <w:szCs w:val="24"/>
          <w:lang w:val="en-GB"/>
        </w:rPr>
        <w:t>Dumond&amp;Johnson</w:t>
      </w:r>
      <w:proofErr w:type="spellEnd"/>
      <w:r w:rsidRPr="000A6F01">
        <w:rPr>
          <w:color w:val="1C1C1A"/>
          <w:szCs w:val="24"/>
          <w:lang w:val="en-GB"/>
        </w:rPr>
        <w:t>,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proofErr w:type="spellStart"/>
      <w:r w:rsidRPr="000A6F01">
        <w:rPr>
          <w:rStyle w:val="QuoteChar"/>
          <w:rFonts w:ascii="Times New Roman" w:hAnsi="Times New Roman"/>
          <w:szCs w:val="24"/>
          <w:lang w:val="en-GB"/>
        </w:rPr>
        <w:t>Kasperavičiūtė-Černiauskienė&amp;Serafinas</w:t>
      </w:r>
      <w:proofErr w:type="spellEnd"/>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6" w:name="_MON_1778243951"/>
    <w:bookmarkEnd w:id="46"/>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551126"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145A29"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145A29"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145A29"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145A29"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551127"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7" w:name="_Ref206486818"/>
      <w:r w:rsidRPr="000A6F01">
        <w:rPr>
          <w:lang w:val="en-GB"/>
        </w:rPr>
        <w:lastRenderedPageBreak/>
        <w:t>Applying Quality Management to Enhance Stakeholder Satisfaction</w:t>
      </w:r>
      <w:r w:rsidR="00B47E2B" w:rsidRPr="000A6F01">
        <w:rPr>
          <w:lang w:val="en-GB"/>
        </w:rPr>
        <w:t xml:space="preserve"> [30-40]</w:t>
      </w:r>
      <w:bookmarkEnd w:id="47"/>
    </w:p>
    <w:p w14:paraId="6CED5940" w14:textId="29FF7D08" w:rsidR="00644418" w:rsidRPr="000A6F01" w:rsidRDefault="00644418" w:rsidP="00644418">
      <w:pPr>
        <w:rPr>
          <w:lang w:val="en-GB"/>
        </w:rPr>
      </w:pPr>
      <w:r w:rsidRPr="000A6F01">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0A6F01">
        <w:rPr>
          <w:lang w:val="en-GB"/>
        </w:rPr>
        <w:t>stakeholders</w:t>
      </w:r>
      <w:r w:rsidRPr="000A6F01">
        <w:rPr>
          <w:lang w:val="en-GB"/>
        </w:rPr>
        <w:t xml:space="preserve">. </w:t>
      </w:r>
      <w:r w:rsidR="00436F2D" w:rsidRPr="000A6F01">
        <w:rPr>
          <w:lang w:val="en-GB"/>
        </w:rPr>
        <w:t>Ambiguity of definition of value may lead to inconsistencies within understanding what the quality for stakeholders really is. For HEIs</w:t>
      </w:r>
      <w:r w:rsidR="0090744B" w:rsidRPr="000A6F01">
        <w:rPr>
          <w:lang w:val="en-GB"/>
        </w:rPr>
        <w:t>,</w:t>
      </w:r>
      <w:r w:rsidR="00436F2D" w:rsidRPr="000A6F01">
        <w:rPr>
          <w:lang w:val="en-GB"/>
        </w:rPr>
        <w:t xml:space="preserve"> as stakeholder’s may have very different claims and expressed requirements</w:t>
      </w:r>
      <w:r w:rsidR="0090744B" w:rsidRPr="000A6F01">
        <w:rPr>
          <w:lang w:val="en-GB"/>
        </w:rPr>
        <w:t>,</w:t>
      </w:r>
      <w:r w:rsidR="00436F2D" w:rsidRPr="000A6F01">
        <w:rPr>
          <w:lang w:val="en-GB"/>
        </w:rPr>
        <w:t xml:space="preserve"> this is really important to identify what each stakeholder group may consider as valuable. </w:t>
      </w:r>
      <w:r w:rsidR="0090744B" w:rsidRPr="000A6F01">
        <w:rPr>
          <w:lang w:val="en-GB"/>
        </w:rPr>
        <w:t xml:space="preserve">Then identification of value for each of interested group is an important part of stakeholder analysis for quality management. </w:t>
      </w:r>
    </w:p>
    <w:p w14:paraId="7154B7EC" w14:textId="61775235" w:rsidR="00644418" w:rsidRPr="000A6F01" w:rsidRDefault="0090744B" w:rsidP="00317F93">
      <w:pPr>
        <w:rPr>
          <w:lang w:val="en-GB"/>
        </w:rPr>
      </w:pPr>
      <w:r w:rsidRPr="000A6F01">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0A6F01">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0A6F01">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0A6F01" w:rsidRDefault="000D618E" w:rsidP="00695357">
      <w:pPr>
        <w:rPr>
          <w:lang w:val="en-GB"/>
        </w:rPr>
      </w:pPr>
      <w:r w:rsidRPr="000A6F01">
        <w:rPr>
          <w:lang w:val="en-GB"/>
        </w:rPr>
        <w:t>I</w:t>
      </w:r>
      <w:r w:rsidR="00317F93" w:rsidRPr="000A6F01">
        <w:rPr>
          <w:lang w:val="en-GB"/>
        </w:rPr>
        <w:t>mplementation of the stakeholder-centric</w:t>
      </w:r>
      <w:r w:rsidRPr="000A6F01">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0A6F01">
        <w:rPr>
          <w:lang w:val="en-GB"/>
        </w:rPr>
        <w:t>universities</w:t>
      </w:r>
      <w:r w:rsidRPr="000A6F01">
        <w:rPr>
          <w:lang w:val="en-GB"/>
        </w:rPr>
        <w:t>.</w:t>
      </w:r>
    </w:p>
    <w:p w14:paraId="71947906" w14:textId="3543BDB0" w:rsidR="001F1A80" w:rsidRPr="000A6F01" w:rsidRDefault="00137286" w:rsidP="00350D4C">
      <w:pPr>
        <w:pStyle w:val="Heading2"/>
        <w:rPr>
          <w:lang w:val="en-GB"/>
        </w:rPr>
      </w:pPr>
      <w:bookmarkStart w:id="48" w:name="_Ref206487119"/>
      <w:r w:rsidRPr="000A6F01">
        <w:rPr>
          <w:lang w:val="en-GB"/>
        </w:rPr>
        <w:t>Aligning Quality Management Approaches with Stakeholder Needs (JPSZ)</w:t>
      </w:r>
      <w:r w:rsidR="00B47E2B" w:rsidRPr="000A6F01">
        <w:rPr>
          <w:lang w:val="en-GB"/>
        </w:rPr>
        <w:t xml:space="preserve"> [7-9]</w:t>
      </w:r>
      <w:bookmarkEnd w:id="48"/>
    </w:p>
    <w:p w14:paraId="706DAF8D" w14:textId="6EF58C0E" w:rsidR="001F1A80" w:rsidRPr="000A6F01" w:rsidRDefault="002E1CA4" w:rsidP="001F1A80">
      <w:pPr>
        <w:rPr>
          <w:lang w:val="en-GB"/>
        </w:rPr>
      </w:pPr>
      <w:r w:rsidRPr="000A6F01">
        <w:rPr>
          <w:lang w:val="en-GB"/>
        </w:rPr>
        <w:t>Mature quality management methodologies developed within manufacturing industry within their fundaments have customer-centricity (</w:t>
      </w:r>
      <w:r w:rsidR="00717D7F" w:rsidRPr="000A6F01">
        <w:rPr>
          <w:lang w:val="en-GB"/>
        </w:rPr>
        <w:t>cf.</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6623 \r \h </w:instrText>
      </w:r>
      <w:r w:rsidRPr="000A6F01">
        <w:rPr>
          <w:lang w:val="en-GB"/>
        </w:rPr>
      </w:r>
      <w:r w:rsidRPr="000A6F01">
        <w:rPr>
          <w:lang w:val="en-GB"/>
        </w:rPr>
        <w:fldChar w:fldCharType="separate"/>
      </w:r>
      <w:r w:rsidRPr="000A6F01">
        <w:rPr>
          <w:lang w:val="en-GB"/>
        </w:rPr>
        <w:t>3</w:t>
      </w:r>
      <w:r w:rsidRPr="000A6F01">
        <w:rPr>
          <w:lang w:val="en-GB"/>
        </w:rPr>
        <w:fldChar w:fldCharType="end"/>
      </w:r>
      <w:r w:rsidRPr="000A6F01">
        <w:rPr>
          <w:lang w:val="en-GB"/>
        </w:rPr>
        <w:t xml:space="preserve">). As for </w:t>
      </w:r>
      <w:r w:rsidR="00717D7F" w:rsidRPr="000A6F01">
        <w:rPr>
          <w:lang w:val="en-GB"/>
        </w:rPr>
        <w:t xml:space="preserve">higher education organisations we consider wider group of stakeholders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0A6F01">
        <w:rPr>
          <w:lang w:val="en-GB"/>
        </w:rPr>
        <w:t xml:space="preserve">that any improvements are designed with the focus on single stakeholder groups and on the higher level of assessment for choosing priorities for </w:t>
      </w:r>
      <w:r w:rsidR="00B120C5" w:rsidRPr="000A6F01">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0A6F01" w:rsidRDefault="00B120C5" w:rsidP="0086178D">
      <w:pPr>
        <w:rPr>
          <w:lang w:val="en-GB"/>
        </w:rPr>
      </w:pPr>
      <w:r w:rsidRPr="000A6F01">
        <w:rPr>
          <w:lang w:val="en-GB"/>
        </w:rPr>
        <w:t xml:space="preserve">Referring to the TQM based methodologies for services of institutions having a wide public impact there is dedicated model called </w:t>
      </w:r>
      <w:r w:rsidR="00696808" w:rsidRPr="000A6F01">
        <w:rPr>
          <w:lang w:val="en-GB"/>
        </w:rPr>
        <w:t>CAF</w:t>
      </w:r>
      <w:r w:rsidRPr="000A6F01">
        <w:rPr>
          <w:lang w:val="en-GB"/>
        </w:rPr>
        <w:t xml:space="preserve">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w:t>
      </w:r>
      <w:r w:rsidR="00696808" w:rsidRPr="000A6F01">
        <w:rPr>
          <w:lang w:val="en-GB"/>
        </w:rPr>
        <w:t>As such it has a lot of reference to interested parties. Analysis of the alignment with stak</w:t>
      </w:r>
      <w:r w:rsidR="0086178D" w:rsidRPr="000A6F01">
        <w:rPr>
          <w:lang w:val="en-GB"/>
        </w:rPr>
        <w:t xml:space="preserve">eholders in the detailed criterions of the CAF model is presented in th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9"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9"/>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0A6F01" w14:paraId="2F3506B9" w14:textId="77777777" w:rsidTr="00887A81">
        <w:trPr>
          <w:cantSplit/>
          <w:tblHeader/>
        </w:trPr>
        <w:tc>
          <w:tcPr>
            <w:tcW w:w="2948"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36"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145A29" w14:paraId="02D818FA" w14:textId="77777777" w:rsidTr="00887A81">
        <w:trPr>
          <w:cantSplit/>
        </w:trPr>
        <w:tc>
          <w:tcPr>
            <w:tcW w:w="2948" w:type="dxa"/>
          </w:tcPr>
          <w:p w14:paraId="37DD544D" w14:textId="6AED63FA" w:rsidR="0086178D" w:rsidRPr="000A6F01" w:rsidRDefault="0086178D" w:rsidP="00887A81">
            <w:pPr>
              <w:pStyle w:val="TekstTabeli"/>
              <w:rPr>
                <w:lang w:val="en-GB"/>
              </w:rPr>
            </w:pPr>
            <w:r w:rsidRPr="000A6F01">
              <w:rPr>
                <w:lang w:val="en-GB"/>
              </w:rPr>
              <w:t>1. Leadership</w:t>
            </w:r>
          </w:p>
        </w:tc>
        <w:tc>
          <w:tcPr>
            <w:tcW w:w="6236" w:type="dxa"/>
          </w:tcPr>
          <w:p w14:paraId="40F7F0A7" w14:textId="4EE82CD7" w:rsidR="0086178D" w:rsidRPr="000A6F01" w:rsidRDefault="0086178D" w:rsidP="00887A81">
            <w:pPr>
              <w:pStyle w:val="TekstTabeli"/>
              <w:rPr>
                <w:lang w:val="en-GB"/>
              </w:rPr>
            </w:pPr>
            <w:r w:rsidRPr="000A6F01">
              <w:rPr>
                <w:lang w:val="en-GB"/>
              </w:rPr>
              <w:t xml:space="preserve">Many references to stakeholders within examples of implementation of all </w:t>
            </w:r>
            <w:proofErr w:type="spellStart"/>
            <w:r w:rsidRPr="000A6F01">
              <w:rPr>
                <w:lang w:val="en-GB"/>
              </w:rPr>
              <w:t>subcriterions</w:t>
            </w:r>
            <w:proofErr w:type="spellEnd"/>
            <w:r w:rsidRPr="000A6F01">
              <w:rPr>
                <w:lang w:val="en-GB"/>
              </w:rPr>
              <w:t>. Also the main criterion of leadership refers to assurance of “effective relationships with all stakeholders”.</w:t>
            </w:r>
          </w:p>
        </w:tc>
      </w:tr>
      <w:tr w:rsidR="00492470" w:rsidRPr="00145A29" w14:paraId="55E0F8F4" w14:textId="77777777" w:rsidTr="00887A81">
        <w:trPr>
          <w:cantSplit/>
        </w:trPr>
        <w:tc>
          <w:tcPr>
            <w:tcW w:w="2948"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36" w:type="dxa"/>
          </w:tcPr>
          <w:p w14:paraId="2F547388" w14:textId="6C591844" w:rsidR="0086178D" w:rsidRPr="000A6F01" w:rsidRDefault="00866E81" w:rsidP="00887A81">
            <w:pPr>
              <w:pStyle w:val="TekstTabeli"/>
              <w:rPr>
                <w:lang w:val="en-GB"/>
              </w:rPr>
            </w:pPr>
            <w:r w:rsidRPr="000A6F01">
              <w:rPr>
                <w:lang w:val="en-GB"/>
              </w:rPr>
              <w:t>There are strongly underlined analysis and monitoring of stakeholders as well as mainlining relations with all relevant stakeholder groups.</w:t>
            </w:r>
          </w:p>
        </w:tc>
      </w:tr>
      <w:tr w:rsidR="00492470" w:rsidRPr="00145A29" w14:paraId="42BAE0ED" w14:textId="77777777" w:rsidTr="00887A81">
        <w:trPr>
          <w:cantSplit/>
        </w:trPr>
        <w:tc>
          <w:tcPr>
            <w:tcW w:w="2948"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36"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145A29" w14:paraId="0249A5B1" w14:textId="77777777" w:rsidTr="00887A81">
        <w:trPr>
          <w:cantSplit/>
        </w:trPr>
        <w:tc>
          <w:tcPr>
            <w:tcW w:w="2948"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36" w:type="dxa"/>
          </w:tcPr>
          <w:p w14:paraId="600D88E5" w14:textId="448C7EE3"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145A29" w14:paraId="09161953" w14:textId="77777777" w:rsidTr="00887A81">
        <w:trPr>
          <w:cantSplit/>
        </w:trPr>
        <w:tc>
          <w:tcPr>
            <w:tcW w:w="2948"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36" w:type="dxa"/>
          </w:tcPr>
          <w:p w14:paraId="1439D110" w14:textId="3FA9DB11" w:rsidR="0076409E" w:rsidRPr="000A6F01" w:rsidRDefault="0076409E" w:rsidP="00887A81">
            <w:pPr>
              <w:pStyle w:val="TekstTabeli"/>
              <w:rPr>
                <w:lang w:val="en-GB"/>
              </w:rPr>
            </w:pPr>
            <w:r w:rsidRPr="000A6F0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0A6F01">
              <w:rPr>
                <w:lang w:val="en-GB"/>
              </w:rPr>
              <w:t>subcriterion</w:t>
            </w:r>
            <w:proofErr w:type="spellEnd"/>
            <w:r w:rsidRPr="000A6F01">
              <w:rPr>
                <w:lang w:val="en-GB"/>
              </w:rPr>
              <w:t xml:space="preserve"> is also strongly putting an emphasis on the stakeholder management.</w:t>
            </w:r>
          </w:p>
        </w:tc>
      </w:tr>
      <w:tr w:rsidR="00492470" w:rsidRPr="00145A29" w14:paraId="558F74BB" w14:textId="77777777" w:rsidTr="00887A81">
        <w:trPr>
          <w:cantSplit/>
        </w:trPr>
        <w:tc>
          <w:tcPr>
            <w:tcW w:w="2948" w:type="dxa"/>
          </w:tcPr>
          <w:p w14:paraId="5D88399A" w14:textId="76E88527" w:rsidR="0076409E" w:rsidRPr="000A6F01" w:rsidRDefault="0076409E" w:rsidP="00887A81">
            <w:pPr>
              <w:pStyle w:val="TekstTabeli"/>
              <w:rPr>
                <w:lang w:val="en-GB"/>
              </w:rPr>
            </w:pPr>
            <w:r w:rsidRPr="000A6F01">
              <w:rPr>
                <w:lang w:val="en-GB"/>
              </w:rPr>
              <w:t>3. People</w:t>
            </w:r>
          </w:p>
        </w:tc>
        <w:tc>
          <w:tcPr>
            <w:tcW w:w="6236" w:type="dxa"/>
          </w:tcPr>
          <w:p w14:paraId="4E16A39C" w14:textId="4A1F3E64" w:rsidR="0076409E" w:rsidRPr="000A6F01" w:rsidRDefault="0076409E" w:rsidP="00887A81">
            <w:pPr>
              <w:pStyle w:val="TekstTabeli"/>
              <w:rPr>
                <w:lang w:val="en-GB"/>
              </w:rPr>
            </w:pPr>
            <w:r w:rsidRPr="000A6F0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145A29" w14:paraId="7DBB7C41" w14:textId="77777777" w:rsidTr="00887A81">
        <w:trPr>
          <w:cantSplit/>
        </w:trPr>
        <w:tc>
          <w:tcPr>
            <w:tcW w:w="2948"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36"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 xml:space="preserve">different stakeholder groups on the legitimate use of available resources. Also first 2 </w:t>
            </w:r>
            <w:proofErr w:type="spellStart"/>
            <w:r w:rsidR="00375229" w:rsidRPr="000A6F01">
              <w:rPr>
                <w:lang w:val="en-GB"/>
              </w:rPr>
              <w:t>subcriterions</w:t>
            </w:r>
            <w:proofErr w:type="spellEnd"/>
            <w:r w:rsidR="00375229" w:rsidRPr="000A6F01">
              <w:rPr>
                <w:lang w:val="en-GB"/>
              </w:rPr>
              <w:t xml:space="preserve"> refer to external stakeholders: partnerships, citizens and society organisations.</w:t>
            </w:r>
          </w:p>
        </w:tc>
      </w:tr>
      <w:tr w:rsidR="00492470" w:rsidRPr="00145A29" w14:paraId="592081BF" w14:textId="77777777" w:rsidTr="00887A81">
        <w:trPr>
          <w:cantSplit/>
        </w:trPr>
        <w:tc>
          <w:tcPr>
            <w:tcW w:w="2948"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36"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145A29" w14:paraId="5AD96175" w14:textId="77777777" w:rsidTr="00887A81">
        <w:trPr>
          <w:cantSplit/>
        </w:trPr>
        <w:tc>
          <w:tcPr>
            <w:tcW w:w="2948" w:type="dxa"/>
          </w:tcPr>
          <w:p w14:paraId="012AACEC" w14:textId="01FB3044" w:rsidR="00375229" w:rsidRPr="000A6F01" w:rsidRDefault="00375229" w:rsidP="00887A81">
            <w:pPr>
              <w:pStyle w:val="TekstTabeli"/>
              <w:rPr>
                <w:lang w:val="en-GB"/>
              </w:rPr>
            </w:pPr>
            <w:r w:rsidRPr="000A6F01">
              <w:rPr>
                <w:lang w:val="en-GB"/>
              </w:rPr>
              <w:t>5. Processes</w:t>
            </w:r>
          </w:p>
        </w:tc>
        <w:tc>
          <w:tcPr>
            <w:tcW w:w="6236"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145A29" w14:paraId="35BA84E7" w14:textId="77777777" w:rsidTr="00887A81">
        <w:trPr>
          <w:cantSplit/>
        </w:trPr>
        <w:tc>
          <w:tcPr>
            <w:tcW w:w="2948"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36" w:type="dxa"/>
          </w:tcPr>
          <w:p w14:paraId="33754A92" w14:textId="29268BF2" w:rsidR="00375229" w:rsidRPr="000A6F01" w:rsidRDefault="00375229" w:rsidP="00887A81">
            <w:pPr>
              <w:pStyle w:val="TekstTabeli"/>
              <w:rPr>
                <w:lang w:val="en-GB"/>
              </w:rPr>
            </w:pPr>
            <w:r w:rsidRPr="000A6F0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145A29" w14:paraId="686ECB3E" w14:textId="77777777" w:rsidTr="00887A81">
        <w:trPr>
          <w:cantSplit/>
        </w:trPr>
        <w:tc>
          <w:tcPr>
            <w:tcW w:w="2948"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36" w:type="dxa"/>
          </w:tcPr>
          <w:p w14:paraId="6E5FB34F" w14:textId="22E2F7AB" w:rsidR="00375229" w:rsidRPr="000A6F01" w:rsidRDefault="00375229" w:rsidP="00887A81">
            <w:pPr>
              <w:pStyle w:val="TekstTabeli"/>
              <w:rPr>
                <w:lang w:val="en-GB"/>
              </w:rPr>
            </w:pPr>
            <w:r w:rsidRPr="000A6F01">
              <w:rPr>
                <w:lang w:val="en-GB"/>
              </w:rPr>
              <w:t>Whole criterion is refers to main group of public institution stakeholders.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145A29" w14:paraId="6F51568B" w14:textId="77777777" w:rsidTr="00887A81">
        <w:trPr>
          <w:cantSplit/>
        </w:trPr>
        <w:tc>
          <w:tcPr>
            <w:tcW w:w="2948" w:type="dxa"/>
          </w:tcPr>
          <w:p w14:paraId="5E6BDA8D" w14:textId="0E7C130A" w:rsidR="00375229" w:rsidRPr="000A6F01" w:rsidRDefault="00F40781" w:rsidP="00887A81">
            <w:pPr>
              <w:pStyle w:val="TekstTabeli"/>
              <w:rPr>
                <w:lang w:val="en-GB"/>
              </w:rPr>
            </w:pPr>
            <w:r w:rsidRPr="000A6F01">
              <w:rPr>
                <w:lang w:val="en-GB"/>
              </w:rPr>
              <w:t>7. People results</w:t>
            </w:r>
          </w:p>
        </w:tc>
        <w:tc>
          <w:tcPr>
            <w:tcW w:w="6236" w:type="dxa"/>
          </w:tcPr>
          <w:p w14:paraId="6AAC4EA1" w14:textId="47A02E14" w:rsidR="00375229" w:rsidRPr="000A6F01" w:rsidRDefault="00F40781" w:rsidP="00887A81">
            <w:pPr>
              <w:pStyle w:val="TekstTabeli"/>
              <w:rPr>
                <w:lang w:val="en-GB"/>
              </w:rPr>
            </w:pPr>
            <w:r w:rsidRPr="000A6F01">
              <w:rPr>
                <w:lang w:val="en-GB"/>
              </w:rPr>
              <w:t>Even there’s no direct reference to stak</w:t>
            </w:r>
            <w:r w:rsidR="0006025E" w:rsidRPr="000A6F01">
              <w:rPr>
                <w:lang w:val="en-GB"/>
              </w:rPr>
              <w:t>e</w:t>
            </w:r>
            <w:r w:rsidRPr="000A6F01">
              <w:rPr>
                <w:lang w:val="en-GB"/>
              </w:rPr>
              <w:t>holders within this criterion name and description</w:t>
            </w:r>
            <w:r w:rsidR="0006025E" w:rsidRPr="000A6F0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145A29" w14:paraId="05866CC1" w14:textId="77777777" w:rsidTr="00887A81">
        <w:trPr>
          <w:cantSplit/>
        </w:trPr>
        <w:tc>
          <w:tcPr>
            <w:tcW w:w="2948"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36"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145A29" w14:paraId="4673F5CA" w14:textId="77777777" w:rsidTr="00887A81">
        <w:trPr>
          <w:cantSplit/>
        </w:trPr>
        <w:tc>
          <w:tcPr>
            <w:tcW w:w="2948"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36" w:type="dxa"/>
          </w:tcPr>
          <w:p w14:paraId="1E9B4A09" w14:textId="25F34481" w:rsidR="0006025E" w:rsidRPr="000A6F01" w:rsidRDefault="0006025E" w:rsidP="00793EC6">
            <w:pPr>
              <w:pStyle w:val="TekstTabeli"/>
              <w:keepNext/>
              <w:rPr>
                <w:lang w:val="en-GB"/>
              </w:rPr>
            </w:pPr>
            <w:r w:rsidRPr="000A6F0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0A6F01" w:rsidRDefault="0086178D" w:rsidP="00C07439">
      <w:pPr>
        <w:pStyle w:val="rdo"/>
      </w:pPr>
      <w:r w:rsidRPr="000A6F01">
        <w:t xml:space="preserve">Source: 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32225FC" w:rsidR="00492470" w:rsidRPr="000A6F01" w:rsidRDefault="00866E81" w:rsidP="00492470">
      <w:pPr>
        <w:rPr>
          <w:lang w:val="en-GB"/>
        </w:rPr>
      </w:pPr>
      <w:r w:rsidRPr="000A6F01">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0A6F01">
        <w:rPr>
          <w:lang w:val="en-GB"/>
        </w:rPr>
        <w:lastRenderedPageBreak/>
        <w:t>be identified to consider them within planning processes.</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50"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50"/>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145A29"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145A29"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145A29"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145A29"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145A29"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145A29"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145A29"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145A29"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w:t>
      </w:r>
      <w:proofErr w:type="spellStart"/>
      <w:r w:rsidR="00250A45" w:rsidRPr="000A6F01">
        <w:rPr>
          <w:lang w:val="en-GB"/>
        </w:rPr>
        <w:t>and</w:t>
      </w:r>
      <w:proofErr w:type="spellEnd"/>
      <w:r w:rsidR="00250A45" w:rsidRPr="000A6F01">
        <w:rPr>
          <w:lang w:val="en-GB"/>
        </w:rPr>
        <w:t xml:space="preserve">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 xml:space="preserve">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w:t>
      </w:r>
      <w:proofErr w:type="spellStart"/>
      <w:r w:rsidR="007E6D8C" w:rsidRPr="000A6F01">
        <w:rPr>
          <w:lang w:val="en-GB"/>
        </w:rPr>
        <w:t>then</w:t>
      </w:r>
      <w:proofErr w:type="spellEnd"/>
      <w:r w:rsidR="007E6D8C" w:rsidRPr="000A6F01">
        <w:rPr>
          <w:lang w:val="en-GB"/>
        </w:rPr>
        <w:t xml:space="preserve">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1" w:name="_Ref206487240"/>
      <w:r w:rsidRPr="000A6F01">
        <w:rPr>
          <w:lang w:val="en-GB"/>
        </w:rPr>
        <w:t>Integration of Quality Management Systems in Higher Education Institutions (JPSZ)</w:t>
      </w:r>
      <w:r w:rsidR="00B47E2B" w:rsidRPr="000A6F01">
        <w:rPr>
          <w:lang w:val="en-GB"/>
        </w:rPr>
        <w:t xml:space="preserve"> [7-9]</w:t>
      </w:r>
      <w:bookmarkEnd w:id="51"/>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 xml:space="preserve">One of examples of such models is the </w:t>
      </w:r>
      <w:proofErr w:type="spellStart"/>
      <w:r w:rsidR="004F59C4" w:rsidRPr="000A6F01">
        <w:rPr>
          <w:lang w:val="en-GB"/>
        </w:rPr>
        <w:t>QualHE</w:t>
      </w:r>
      <w:proofErr w:type="spellEnd"/>
      <w:r w:rsidR="004F59C4" w:rsidRPr="000A6F01">
        <w:rPr>
          <w:lang w:val="en-GB"/>
        </w:rPr>
        <w:t xml:space="preserv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2"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2"/>
      <w:r w:rsidRPr="000A6F01">
        <w:rPr>
          <w:lang w:val="en-GB"/>
        </w:rPr>
        <w:t xml:space="preserve"> Diagram of the </w:t>
      </w:r>
      <w:proofErr w:type="spellStart"/>
      <w:r w:rsidRPr="000A6F01">
        <w:rPr>
          <w:lang w:val="en-GB"/>
        </w:rPr>
        <w:t>QualHE</w:t>
      </w:r>
      <w:proofErr w:type="spellEnd"/>
      <w:r w:rsidRPr="000A6F01">
        <w:rPr>
          <w:lang w:val="en-GB"/>
        </w:rPr>
        <w:t xml:space="preserv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w:t>
      </w:r>
      <w:proofErr w:type="spellStart"/>
      <w:r w:rsidRPr="000A6F01">
        <w:rPr>
          <w:lang w:val="en-GB"/>
        </w:rPr>
        <w:t>QualHE</w:t>
      </w:r>
      <w:proofErr w:type="spellEnd"/>
      <w:r w:rsidRPr="000A6F01">
        <w:rPr>
          <w:lang w:val="en-GB"/>
        </w:rPr>
        <w:t xml:space="preserv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3"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3"/>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4"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4"/>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5"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5"/>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w:t>
      </w:r>
      <w:proofErr w:type="spellStart"/>
      <w:r w:rsidRPr="000A6F01">
        <w:rPr>
          <w:lang w:val="en-GB"/>
        </w:rPr>
        <w:t>iterativeness</w:t>
      </w:r>
      <w:proofErr w:type="spellEnd"/>
      <w:r w:rsidRPr="000A6F01">
        <w:rPr>
          <w:lang w:val="en-GB"/>
        </w:rPr>
        <w:t xml:space="preserve"> is build-in not only at the high level, but also at the level of more detailed guidelines for actions. The complete diagram of the model, encompassing all detailed stages along with their full descriptions, is presented in </w:t>
      </w:r>
      <w:commentRangeStart w:id="56"/>
      <w:r w:rsidRPr="000A6F01">
        <w:rPr>
          <w:lang w:val="en-GB"/>
        </w:rPr>
        <w:t>Appendix 1</w:t>
      </w:r>
      <w:commentRangeEnd w:id="56"/>
      <w:r w:rsidRPr="000A6F01">
        <w:rPr>
          <w:rStyle w:val="CommentReference"/>
          <w:rFonts w:eastAsia="Times New Roman"/>
          <w:szCs w:val="20"/>
          <w:lang w:val="en-GB" w:eastAsia="pl-PL"/>
        </w:rPr>
        <w:commentReference w:id="56"/>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7"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7"/>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8"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8"/>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w:t>
      </w:r>
      <w:proofErr w:type="spellStart"/>
      <w:r w:rsidRPr="000A6F01">
        <w:rPr>
          <w:i/>
          <w:iCs/>
          <w:lang w:val="en-GB"/>
        </w:rPr>
        <w:t>SAFe</w:t>
      </w:r>
      <w:proofErr w:type="spellEnd"/>
      <w:r w:rsidRPr="000A6F01">
        <w:rPr>
          <w:i/>
          <w:iCs/>
          <w:lang w:val="en-GB"/>
        </w:rPr>
        <w:t xml:space="preserve">, Kanban, FDD – Feature Driven Development, DSDM – Dynamic Systems Development Method, </w:t>
      </w:r>
      <w:proofErr w:type="spellStart"/>
      <w:r w:rsidRPr="000A6F01">
        <w:rPr>
          <w:i/>
          <w:iCs/>
          <w:lang w:val="en-GB"/>
        </w:rPr>
        <w:t>Scrumban</w:t>
      </w:r>
      <w:proofErr w:type="spellEnd"/>
      <w:r w:rsidRPr="000A6F01">
        <w:rPr>
          <w:i/>
          <w:iCs/>
          <w:lang w:val="en-GB"/>
        </w:rPr>
        <w:t xml:space="preserve">, </w:t>
      </w:r>
      <w:proofErr w:type="spellStart"/>
      <w:r w:rsidRPr="000A6F01">
        <w:rPr>
          <w:i/>
          <w:iCs/>
          <w:lang w:val="en-GB"/>
        </w:rPr>
        <w:t>LeanStartup</w:t>
      </w:r>
      <w:proofErr w:type="spellEnd"/>
      <w:r w:rsidRPr="000A6F01">
        <w:rPr>
          <w:i/>
          <w:iCs/>
          <w:lang w:val="en-GB"/>
        </w:rPr>
        <w:t>,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w:t>
      </w:r>
      <w:proofErr w:type="spellStart"/>
      <w:r w:rsidR="00EC2578" w:rsidRPr="000A6F01">
        <w:rPr>
          <w:lang w:val="en-GB"/>
        </w:rPr>
        <w:t>ScrumBan</w:t>
      </w:r>
      <w:proofErr w:type="spellEnd"/>
      <w:r w:rsidR="00EC2578" w:rsidRPr="000A6F01">
        <w:rPr>
          <w:lang w:val="en-GB"/>
        </w:rPr>
        <w:t xml:space="preserve">, Lean Startup, </w:t>
      </w:r>
      <w:proofErr w:type="spellStart"/>
      <w:r w:rsidR="00EC2578" w:rsidRPr="000A6F01">
        <w:rPr>
          <w:lang w:val="en-GB"/>
        </w:rPr>
        <w:t>SAFe</w:t>
      </w:r>
      <w:proofErr w:type="spellEnd"/>
      <w:r w:rsidR="00EC2578" w:rsidRPr="000A6F01">
        <w:rPr>
          <w:lang w:val="en-GB"/>
        </w:rPr>
        <w:t>,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 xml:space="preserve">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w:t>
      </w:r>
      <w:proofErr w:type="spellStart"/>
      <w:r w:rsidR="008A4B45" w:rsidRPr="000A6F01">
        <w:rPr>
          <w:lang w:val="en-GB"/>
        </w:rPr>
        <w:t>o</w:t>
      </w:r>
      <w:proofErr w:type="spellEnd"/>
      <w:r w:rsidR="008A4B45" w:rsidRPr="000A6F01">
        <w:rPr>
          <w:lang w:val="en-GB"/>
        </w:rPr>
        <w:t xml:space="preserve">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9"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9"/>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xml:space="preserve">.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w:t>
      </w:r>
      <w:proofErr w:type="spellStart"/>
      <w:r w:rsidR="00407C1D" w:rsidRPr="000A6F01">
        <w:rPr>
          <w:lang w:val="en-GB"/>
        </w:rPr>
        <w:t>it’s</w:t>
      </w:r>
      <w:proofErr w:type="spellEnd"/>
      <w:r w:rsidR="00407C1D" w:rsidRPr="000A6F01">
        <w:rPr>
          <w:lang w:val="en-GB"/>
        </w:rPr>
        <w:t xml:space="preserve">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60" w:name="_Ref205291873"/>
      <w:r w:rsidRPr="000A6F01">
        <w:rPr>
          <w:lang w:val="en-GB"/>
        </w:rPr>
        <w:t>Challenges and Best Practices (JPSZ)</w:t>
      </w:r>
      <w:r w:rsidR="00B47E2B" w:rsidRPr="000A6F01">
        <w:rPr>
          <w:lang w:val="en-GB"/>
        </w:rPr>
        <w:t xml:space="preserve"> [5-7]</w:t>
      </w:r>
      <w:bookmarkEnd w:id="60"/>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1"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1"/>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145A29"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145A29"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145A29"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145A29"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145A29"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145A29"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145A29"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145A29"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145A29"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145A29"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145A29"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145A29"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145A29"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145A29"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145A29"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145A29"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145A29"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145A29"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145A29"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145A29"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w:t>
      </w:r>
      <w:proofErr w:type="spellStart"/>
      <w:r w:rsidR="00255B99" w:rsidRPr="000A6F01">
        <w:rPr>
          <w:lang w:val="en-GB"/>
        </w:rPr>
        <w:t>Bragantini</w:t>
      </w:r>
      <w:proofErr w:type="spellEnd"/>
      <w:r w:rsidR="00255B99" w:rsidRPr="000A6F01">
        <w:rPr>
          <w:lang w:val="en-GB"/>
        </w:rPr>
        <w:t xml:space="preserve">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2"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2"/>
      <w:r w:rsidRPr="000A6F01">
        <w:rPr>
          <w:lang w:val="en-GB"/>
        </w:rPr>
        <w:t xml:space="preserve"> Communication triangle by </w:t>
      </w:r>
      <w:proofErr w:type="spellStart"/>
      <w:r w:rsidRPr="000A6F01">
        <w:rPr>
          <w:lang w:val="en-GB"/>
        </w:rPr>
        <w:t>Bragantini</w:t>
      </w:r>
      <w:proofErr w:type="spellEnd"/>
    </w:p>
    <w:p w14:paraId="7A169B56" w14:textId="09A458A7" w:rsidR="00255B99" w:rsidRPr="000A6F01" w:rsidRDefault="00255B99" w:rsidP="00793EC6">
      <w:pPr>
        <w:rPr>
          <w:lang w:val="en-GB"/>
        </w:rPr>
      </w:pPr>
      <w:r w:rsidRPr="000A6F01">
        <w:rPr>
          <w:lang w:val="en-GB"/>
        </w:rPr>
        <w:t xml:space="preserve">Source: </w:t>
      </w:r>
      <w:proofErr w:type="spellStart"/>
      <w:r w:rsidRPr="000A6F01">
        <w:rPr>
          <w:lang w:val="en-GB"/>
        </w:rPr>
        <w:t>Bragantini</w:t>
      </w:r>
      <w:proofErr w:type="spellEnd"/>
      <w:r w:rsidRPr="000A6F01">
        <w:rPr>
          <w:lang w:val="en-GB"/>
        </w:rPr>
        <w:t xml:space="preserve">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3"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3"/>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4"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4"/>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145A29"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145A29"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145A29"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145A29"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145A29"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145A29"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145A29"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145A29"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145A29"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145A29"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145A29"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145A29"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145A29"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145A29"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145A29"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145A29"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145A29"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145A29"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145A29"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145A29"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145A29"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145A29"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145A29"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145A29"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145A29"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145A29"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145A29"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145A29"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145A29"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145A29"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145A29"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145A29"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145A29"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145A29"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145A29" w:rsidRDefault="00EA62D1">
      <w:pPr>
        <w:pStyle w:val="CommentText"/>
        <w:rPr>
          <w:lang w:val="en-GB"/>
        </w:rPr>
      </w:pPr>
      <w:r>
        <w:rPr>
          <w:rStyle w:val="CommentReference"/>
        </w:rPr>
        <w:annotationRef/>
      </w:r>
      <w:r w:rsidRPr="00145A29">
        <w:rPr>
          <w:lang w:val="en-GB"/>
        </w:rPr>
        <w:t>Dynamic references to be deleted</w:t>
      </w:r>
    </w:p>
  </w:comment>
  <w:comment w:id="31" w:author="Jan Paweł Szefler" w:date="2025-08-24T07:48:00Z" w:initials="JS">
    <w:p w14:paraId="40DB2EB0" w14:textId="25F35243" w:rsidR="006666D9" w:rsidRPr="006666D9" w:rsidRDefault="006666D9">
      <w:pPr>
        <w:pStyle w:val="CommentText"/>
        <w:rPr>
          <w:lang w:val="en-GB"/>
        </w:rPr>
      </w:pPr>
      <w:r>
        <w:rPr>
          <w:rStyle w:val="CommentReference"/>
        </w:rPr>
        <w:annotationRef/>
      </w:r>
      <w:r w:rsidRPr="006666D9">
        <w:rPr>
          <w:lang w:val="en-GB"/>
        </w:rPr>
        <w:t>Dymnic references to be r</w:t>
      </w:r>
      <w:r>
        <w:rPr>
          <w:lang w:val="en-GB"/>
        </w:rPr>
        <w:t>emoved at the final stage of edition</w:t>
      </w:r>
    </w:p>
  </w:comment>
  <w:comment w:id="3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6"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0DB2EB0"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56063B44" w16cex:dateUtc="2025-08-24T05:4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0DB2EB0" w16cid:durableId="56063B4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EB20DE" w14:textId="77777777" w:rsidR="009F520A" w:rsidRDefault="009F520A" w:rsidP="00807180">
      <w:pPr>
        <w:spacing w:line="240" w:lineRule="auto"/>
      </w:pPr>
      <w:r>
        <w:separator/>
      </w:r>
    </w:p>
  </w:endnote>
  <w:endnote w:type="continuationSeparator" w:id="0">
    <w:p w14:paraId="0DF890F6" w14:textId="77777777" w:rsidR="009F520A" w:rsidRDefault="009F520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C788F0" w14:textId="77777777" w:rsidR="009F520A" w:rsidRDefault="009F520A" w:rsidP="00807180">
      <w:pPr>
        <w:spacing w:line="240" w:lineRule="auto"/>
      </w:pPr>
      <w:r>
        <w:separator/>
      </w:r>
    </w:p>
  </w:footnote>
  <w:footnote w:type="continuationSeparator" w:id="0">
    <w:p w14:paraId="18581BF5" w14:textId="77777777" w:rsidR="009F520A" w:rsidRDefault="009F520A"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0FF"/>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8E0"/>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20A"/>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76</TotalTime>
  <Pages>195</Pages>
  <Words>86477</Words>
  <Characters>518865</Characters>
  <Application>Microsoft Office Word</Application>
  <DocSecurity>0</DocSecurity>
  <Lines>4323</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5</cp:revision>
  <cp:lastPrinted>2024-05-10T18:45:00Z</cp:lastPrinted>
  <dcterms:created xsi:type="dcterms:W3CDTF">2021-05-09T13:07:00Z</dcterms:created>
  <dcterms:modified xsi:type="dcterms:W3CDTF">2025-08-24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